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BC38EEF" w14:textId="49249481" w:rsidR="005E6FB0" w:rsidRPr="00876BF9" w:rsidRDefault="00876BF9" w:rsidP="00DC72E8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876BF9">
        <w:rPr>
          <w:rFonts w:ascii="Times New Roman" w:hAnsi="Times New Roman" w:cs="Times New Roman"/>
          <w:b/>
          <w:bCs/>
          <w:sz w:val="28"/>
          <w:szCs w:val="28"/>
        </w:rPr>
        <w:t xml:space="preserve">Supplement </w:t>
      </w:r>
      <w:r w:rsidR="0078233D">
        <w:rPr>
          <w:rFonts w:ascii="Times New Roman" w:hAnsi="Times New Roman" w:cs="Times New Roman"/>
          <w:b/>
          <w:bCs/>
          <w:sz w:val="28"/>
          <w:szCs w:val="28"/>
        </w:rPr>
        <w:t>M</w:t>
      </w:r>
      <w:r w:rsidRPr="00876BF9">
        <w:rPr>
          <w:rFonts w:ascii="Times New Roman" w:hAnsi="Times New Roman" w:cs="Times New Roman"/>
          <w:b/>
          <w:bCs/>
          <w:sz w:val="28"/>
          <w:szCs w:val="28"/>
        </w:rPr>
        <w:t>aterial</w:t>
      </w:r>
      <w:r w:rsidR="0078233D">
        <w:rPr>
          <w:rFonts w:ascii="Times New Roman" w:hAnsi="Times New Roman" w:cs="Times New Roman"/>
          <w:b/>
          <w:bCs/>
          <w:sz w:val="28"/>
          <w:szCs w:val="28"/>
        </w:rPr>
        <w:t>s</w:t>
      </w:r>
    </w:p>
    <w:p w14:paraId="62978944" w14:textId="2897400A" w:rsidR="00876BF9" w:rsidRPr="00876BF9" w:rsidRDefault="00876BF9" w:rsidP="00DC72E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876BF9">
        <w:rPr>
          <w:rFonts w:ascii="Times New Roman" w:hAnsi="Times New Roman" w:cs="Times New Roman"/>
          <w:b/>
          <w:bCs/>
          <w:sz w:val="24"/>
          <w:szCs w:val="24"/>
        </w:rPr>
        <w:t>Plasmid information</w:t>
      </w:r>
    </w:p>
    <w:p w14:paraId="2049A6FA" w14:textId="02349261" w:rsidR="00876BF9" w:rsidRPr="006E2B12" w:rsidRDefault="006E2B12" w:rsidP="00DC72E8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(1)  </w:t>
      </w:r>
      <w:r w:rsidR="00876BF9" w:rsidRPr="006E2B12">
        <w:rPr>
          <w:rFonts w:ascii="Times New Roman" w:hAnsi="Times New Roman" w:cs="Times New Roman"/>
          <w:sz w:val="24"/>
          <w:szCs w:val="24"/>
        </w:rPr>
        <w:t xml:space="preserve">HDV plasmid: </w:t>
      </w:r>
      <w:r w:rsidR="0035508C" w:rsidRPr="006E2B12">
        <w:rPr>
          <w:rFonts w:ascii="Times New Roman" w:hAnsi="Times New Roman" w:cs="Times New Roman"/>
          <w:sz w:val="24"/>
          <w:szCs w:val="24"/>
        </w:rPr>
        <w:t>the pM</w:t>
      </w:r>
      <w:r w:rsidRPr="006E2B12">
        <w:rPr>
          <w:rFonts w:ascii="Times New Roman" w:hAnsi="Times New Roman" w:cs="Times New Roman"/>
          <w:sz w:val="24"/>
          <w:szCs w:val="24"/>
        </w:rPr>
        <w:t>D</w:t>
      </w:r>
      <w:r w:rsidR="0035508C" w:rsidRPr="006E2B12">
        <w:rPr>
          <w:rFonts w:ascii="Times New Roman" w:hAnsi="Times New Roman" w:cs="Times New Roman"/>
          <w:sz w:val="24"/>
          <w:szCs w:val="24"/>
        </w:rPr>
        <w:t>19</w:t>
      </w:r>
      <w:r w:rsidRPr="006E2B12">
        <w:rPr>
          <w:rFonts w:ascii="Times New Roman" w:hAnsi="Times New Roman" w:cs="Times New Roman"/>
          <w:sz w:val="24"/>
          <w:szCs w:val="24"/>
        </w:rPr>
        <w:t>T</w:t>
      </w:r>
      <w:r w:rsidR="0035508C" w:rsidRPr="006E2B12">
        <w:rPr>
          <w:rFonts w:ascii="Times New Roman" w:hAnsi="Times New Roman" w:cs="Times New Roman"/>
          <w:sz w:val="24"/>
          <w:szCs w:val="24"/>
        </w:rPr>
        <w:t xml:space="preserve"> plasmid contains the full-length genome of HDV as follows: </w:t>
      </w:r>
      <w:r w:rsidR="00876BF9" w:rsidRPr="006E2B12">
        <w:rPr>
          <w:rFonts w:ascii="Times New Roman" w:hAnsi="Times New Roman" w:cs="Times New Roman"/>
          <w:sz w:val="24"/>
          <w:szCs w:val="24"/>
        </w:rPr>
        <w:t>ATGGGCCACGGTTCCGACGAGGAGCCGGAGGGGGAGGGGTTGGAGCTCCCGAGGGGGAGTCGAGGTAAAGAGGGGAGGAATCTCGAGAAAGAACTCCCAAGAAGAACCGAGAAGAATCTCAAGAAGAGGAGGTTTCCCAAACGCTGGTGGAGCATCCTGGAAGGGGAAAGAGGAGAAGGATCGGAAGAAAAGAGCGGGCCTCCCGATCCGAGGGGCCCGGACACCTCAGGTTTGGAGGCCTCCGGGCCGAAGGGTTGAGGTACACCGCAGAGGGAGGAATCCACCCGGAGAGAACAGAGAAATCACCTCCAGAGGACCCCTTCAGCGAACAGAGAAGCGCTCTGGGACGTCAGGAGTAAGACCATAGCGATAGGGGGAGATGCTAGGAGTTGGGGGAGACCGAAGCGAGGAGGAAAGCAAAGAAAGCAACGGGGCTAGCGAGTGGGTGTTCCGCCCCCCGGAGGGGACGAGTGAGGCTTATCCCGGGGAACTCGGCGAATCGTCCCCACATAGCAGGATCCCCGGACCCCCTTCCAAAAGGACGAGGGGGGGGGCTTGGAACGTGAGGGGACCAGTGGAGTCCGTGGGAGTTCCCCCCGACCTCCGCTTCTCCACACTCCTTCCCCCCTGAGGGCCCCCCAGGAATGGCGGGACCCCACCCTCGGGGTCCGCGTTCCATCCTTTCTTACCTGATGGCCGGCATGGTCCCAGCCTCCTCGCTGGCGCCGGCTGGGCAACATTCCGAGGGGACCGTCCCTCGGTAATGGCGAATGGGACCCAGAACTCTCTCTAGATTCCCAGAGAGAATCGAGAGAAAACTGGCTCTCCCTTAGCCATCCGAGTGGACGTTCTGTCCTCCTTCGGATGCCCAGGTCGGACCGCGAGGAGGTGGA</w:t>
      </w:r>
      <w:r w:rsidR="00876BF9" w:rsidRPr="006E2B12">
        <w:rPr>
          <w:rFonts w:ascii="Times New Roman" w:hAnsi="Times New Roman" w:cs="Times New Roman"/>
          <w:sz w:val="24"/>
          <w:szCs w:val="24"/>
        </w:rPr>
        <w:lastRenderedPageBreak/>
        <w:t>GATGCCATGCCGACCCGAAGAGGAAAGAAGGACGCGAGACGCGAACCTGTGAGTGGAAACCGCTTTATTCACTGGGGTCGACAACTCTGGGGAGAGAAGGGAGGAGGCGGGGGGGAAGAGTATATCCTATGGGAATCCCTGGTTTCCCCTGATGTCCAGCCCCTCCCCGGTCCGAGAGAAGGGGGACTCCGGGACTCCTTGCATGCTGGGGACGAAGCCGCCCCCGGGCGCTCCCCTCGGACACCTTTCGAGGGGGTTCACACCCCCAACCCGCGGGCCGGCTACTCTTCTTTCCCTTCTCTCGTCTTCCTCGGTCAACCTCCTGAGTTCCTCTTCTTCCTCCTTGCTGAGGCTCTTCCCTCCCGCGGTCAGCTGCTTCTTCTTGTTCTCGAGGGCCTTCCTTCGTCGGTGATCCTGCCTCTCCTTGTCGGTGAATCCTCCCCTGAGAGGCCTCTTCCTAGGTCCGGAGTCTACCTCCATCTGGTCCGTCCGGGCCCTCTTCGCCGGGGGAGCCCCCTCTCCATCCTTTCCTTTTTCCGATTATTCCTTTGATGTTTCCCAGCCAGGGATTGTCGTCCTCAAGTTTCTTGATTTTCTTCTTGGCCTTCCGGAGGTCCCTCTCGAGTTCCTCCACTTCTTTTCTTCCATTCACCCACTGCTCGAGGATCTCTTCTCTTCCTCCCCTCCGGTTTTTCTTCGATTCGGACCGGCTCATCTCGGAGAGGGGGCGGCGTCCTCAGTACTCTTACTCTTTTCTGTAAAAGAGGAGACTGCTGGACTCCCGCCCCAGTCCGAG</w:t>
      </w:r>
    </w:p>
    <w:p w14:paraId="7E3D530E" w14:textId="775EF3A7" w:rsidR="004473AD" w:rsidRPr="006E2B12" w:rsidRDefault="006E2B12" w:rsidP="00DC72E8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(2)  </w:t>
      </w:r>
      <w:r w:rsidR="004473AD" w:rsidRPr="006E2B12">
        <w:rPr>
          <w:rFonts w:ascii="Times New Roman" w:hAnsi="Times New Roman" w:cs="Times New Roman" w:hint="eastAsia"/>
          <w:sz w:val="24"/>
          <w:szCs w:val="24"/>
        </w:rPr>
        <w:t>H</w:t>
      </w:r>
      <w:r w:rsidR="004473AD" w:rsidRPr="006E2B12">
        <w:rPr>
          <w:rFonts w:ascii="Times New Roman" w:hAnsi="Times New Roman" w:cs="Times New Roman"/>
          <w:sz w:val="24"/>
          <w:szCs w:val="24"/>
        </w:rPr>
        <w:t>BV plasmi</w:t>
      </w:r>
      <w:r w:rsidR="004473AD" w:rsidRPr="006E2B12">
        <w:rPr>
          <w:rFonts w:ascii="Times New Roman" w:hAnsi="Times New Roman" w:cs="Times New Roman" w:hint="eastAsia"/>
          <w:sz w:val="24"/>
          <w:szCs w:val="24"/>
        </w:rPr>
        <w:t>d:</w:t>
      </w:r>
      <w:r w:rsidR="004473AD" w:rsidRPr="006E2B12">
        <w:rPr>
          <w:rFonts w:ascii="Times New Roman" w:hAnsi="Times New Roman" w:cs="Times New Roman"/>
          <w:sz w:val="24"/>
          <w:szCs w:val="24"/>
        </w:rPr>
        <w:t xml:space="preserve"> </w:t>
      </w:r>
      <w:r w:rsidR="008D2133" w:rsidRPr="006E2B12">
        <w:rPr>
          <w:rFonts w:ascii="Times New Roman" w:hAnsi="Times New Roman" w:cs="Times New Roman"/>
          <w:sz w:val="24"/>
          <w:szCs w:val="24"/>
        </w:rPr>
        <w:t xml:space="preserve">The plasmid contained the full-length HBV genome was obtained from </w:t>
      </w:r>
      <w:proofErr w:type="spellStart"/>
      <w:r w:rsidR="008D2133" w:rsidRPr="006E2B12">
        <w:rPr>
          <w:rFonts w:ascii="Times New Roman" w:hAnsi="Times New Roman" w:cs="Times New Roman"/>
          <w:sz w:val="24"/>
          <w:szCs w:val="24"/>
        </w:rPr>
        <w:t>Sangon</w:t>
      </w:r>
      <w:proofErr w:type="spellEnd"/>
      <w:r w:rsidR="008D2133" w:rsidRPr="006E2B12">
        <w:rPr>
          <w:rFonts w:ascii="Times New Roman" w:hAnsi="Times New Roman" w:cs="Times New Roman"/>
          <w:sz w:val="24"/>
          <w:szCs w:val="24"/>
        </w:rPr>
        <w:t xml:space="preserve"> Biotech, Shanghai, China, as previously describe</w:t>
      </w:r>
      <w:r w:rsidR="008D2133" w:rsidRPr="006E2B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W5nPC9BdXRob3I+PFllYXI+MjAyMTwvWWVhcj48UmVj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</w:fldData>
        </w:fldChar>
      </w:r>
      <w:r w:rsidR="008D2133" w:rsidRPr="006E2B1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D2133" w:rsidRPr="006E2B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W5nPC9BdXRob3I+PFllYXI+MjAyMTwvWWVhcj48UmVj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</w:fldData>
        </w:fldChar>
      </w:r>
      <w:r w:rsidR="008D2133" w:rsidRPr="006E2B1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D2133" w:rsidRPr="006E2B12">
        <w:rPr>
          <w:rFonts w:ascii="Times New Roman" w:hAnsi="Times New Roman" w:cs="Times New Roman"/>
          <w:sz w:val="24"/>
          <w:szCs w:val="24"/>
        </w:rPr>
      </w:r>
      <w:r w:rsidR="008D2133" w:rsidRPr="006E2B12">
        <w:rPr>
          <w:rFonts w:ascii="Times New Roman" w:hAnsi="Times New Roman" w:cs="Times New Roman"/>
          <w:sz w:val="24"/>
          <w:szCs w:val="24"/>
        </w:rPr>
        <w:fldChar w:fldCharType="end"/>
      </w:r>
      <w:r w:rsidR="008D2133" w:rsidRPr="006E2B12">
        <w:rPr>
          <w:rFonts w:ascii="Times New Roman" w:hAnsi="Times New Roman" w:cs="Times New Roman"/>
          <w:sz w:val="24"/>
          <w:szCs w:val="24"/>
        </w:rPr>
      </w:r>
      <w:r w:rsidR="008D2133" w:rsidRPr="006E2B12">
        <w:rPr>
          <w:rFonts w:ascii="Times New Roman" w:hAnsi="Times New Roman" w:cs="Times New Roman"/>
          <w:sz w:val="24"/>
          <w:szCs w:val="24"/>
        </w:rPr>
        <w:fldChar w:fldCharType="separate"/>
      </w:r>
      <w:r w:rsidR="008D2133" w:rsidRPr="006E2B12">
        <w:rPr>
          <w:rFonts w:ascii="Times New Roman" w:hAnsi="Times New Roman" w:cs="Times New Roman"/>
          <w:noProof/>
          <w:sz w:val="24"/>
          <w:szCs w:val="24"/>
        </w:rPr>
        <w:t>[1]</w:t>
      </w:r>
      <w:r w:rsidR="008D2133" w:rsidRPr="006E2B12">
        <w:rPr>
          <w:rFonts w:ascii="Times New Roman" w:hAnsi="Times New Roman" w:cs="Times New Roman"/>
          <w:sz w:val="24"/>
          <w:szCs w:val="24"/>
        </w:rPr>
        <w:fldChar w:fldCharType="end"/>
      </w:r>
      <w:r w:rsidR="008D2133" w:rsidRPr="006E2B12">
        <w:rPr>
          <w:rFonts w:ascii="Times New Roman" w:hAnsi="Times New Roman" w:cs="Times New Roman"/>
          <w:sz w:val="24"/>
          <w:szCs w:val="24"/>
        </w:rPr>
        <w:t>.</w:t>
      </w:r>
    </w:p>
    <w:p w14:paraId="44978063" w14:textId="3BCAE1DC" w:rsidR="00876BF9" w:rsidRPr="006E2B12" w:rsidRDefault="006E2B12" w:rsidP="00DC72E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(3)  </w:t>
      </w:r>
      <w:r w:rsidR="004473AD" w:rsidRPr="006E2B12">
        <w:rPr>
          <w:rFonts w:ascii="Times New Roman" w:hAnsi="Times New Roman" w:cs="Times New Roman" w:hint="eastAsia"/>
          <w:sz w:val="24"/>
          <w:szCs w:val="24"/>
        </w:rPr>
        <w:t>H</w:t>
      </w:r>
      <w:r w:rsidR="004473AD" w:rsidRPr="006E2B12">
        <w:rPr>
          <w:rFonts w:ascii="Times New Roman" w:hAnsi="Times New Roman" w:cs="Times New Roman"/>
          <w:sz w:val="24"/>
          <w:szCs w:val="24"/>
        </w:rPr>
        <w:t xml:space="preserve">CV plasmid: </w:t>
      </w:r>
      <w:bookmarkStart w:id="0" w:name="_Hlk74405867"/>
      <w:r w:rsidR="004473AD" w:rsidRPr="006E2B12">
        <w:rPr>
          <w:rFonts w:ascii="Times New Roman" w:hAnsi="Times New Roman" w:cs="Times New Roman"/>
          <w:sz w:val="24"/>
          <w:szCs w:val="24"/>
        </w:rPr>
        <w:t xml:space="preserve">The plasmid contained the full-length HCV genome was obtained from </w:t>
      </w:r>
      <w:proofErr w:type="spellStart"/>
      <w:r w:rsidR="004473AD" w:rsidRPr="006E2B12">
        <w:rPr>
          <w:rFonts w:ascii="Times New Roman" w:hAnsi="Times New Roman" w:cs="Times New Roman"/>
          <w:sz w:val="24"/>
          <w:szCs w:val="24"/>
        </w:rPr>
        <w:t>Sangon</w:t>
      </w:r>
      <w:proofErr w:type="spellEnd"/>
      <w:r w:rsidR="004473AD" w:rsidRPr="006E2B12">
        <w:rPr>
          <w:rFonts w:ascii="Times New Roman" w:hAnsi="Times New Roman" w:cs="Times New Roman"/>
          <w:sz w:val="24"/>
          <w:szCs w:val="24"/>
        </w:rPr>
        <w:t xml:space="preserve"> Biotech, Shanghai, China, as previously describe</w:t>
      </w:r>
      <w:r w:rsidR="004473AD" w:rsidRPr="006E2B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88L0F1dGhvcj48WWVhcj4yMDE2PC9ZZWFyPjxSZWNO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</w:fldData>
        </w:fldChar>
      </w:r>
      <w:r w:rsidR="008D2133" w:rsidRPr="006E2B1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D2133" w:rsidRPr="006E2B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88L0F1dGhvcj48WWVhcj4yMDE2PC9ZZWFyPjxSZWNO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</w:fldData>
        </w:fldChar>
      </w:r>
      <w:r w:rsidR="008D2133" w:rsidRPr="006E2B1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D2133" w:rsidRPr="006E2B12">
        <w:rPr>
          <w:rFonts w:ascii="Times New Roman" w:hAnsi="Times New Roman" w:cs="Times New Roman"/>
          <w:sz w:val="24"/>
          <w:szCs w:val="24"/>
        </w:rPr>
      </w:r>
      <w:r w:rsidR="008D2133" w:rsidRPr="006E2B12">
        <w:rPr>
          <w:rFonts w:ascii="Times New Roman" w:hAnsi="Times New Roman" w:cs="Times New Roman"/>
          <w:sz w:val="24"/>
          <w:szCs w:val="24"/>
        </w:rPr>
        <w:fldChar w:fldCharType="end"/>
      </w:r>
      <w:r w:rsidR="004473AD" w:rsidRPr="006E2B12">
        <w:rPr>
          <w:rFonts w:ascii="Times New Roman" w:hAnsi="Times New Roman" w:cs="Times New Roman"/>
          <w:sz w:val="24"/>
          <w:szCs w:val="24"/>
        </w:rPr>
      </w:r>
      <w:r w:rsidR="004473AD" w:rsidRPr="006E2B12">
        <w:rPr>
          <w:rFonts w:ascii="Times New Roman" w:hAnsi="Times New Roman" w:cs="Times New Roman"/>
          <w:sz w:val="24"/>
          <w:szCs w:val="24"/>
        </w:rPr>
        <w:fldChar w:fldCharType="separate"/>
      </w:r>
      <w:r w:rsidR="008D2133" w:rsidRPr="006E2B12">
        <w:rPr>
          <w:rFonts w:ascii="Times New Roman" w:hAnsi="Times New Roman" w:cs="Times New Roman"/>
          <w:noProof/>
          <w:sz w:val="24"/>
          <w:szCs w:val="24"/>
        </w:rPr>
        <w:t>[2]</w:t>
      </w:r>
      <w:r w:rsidR="004473AD" w:rsidRPr="006E2B12">
        <w:rPr>
          <w:rFonts w:ascii="Times New Roman" w:hAnsi="Times New Roman" w:cs="Times New Roman"/>
          <w:sz w:val="24"/>
          <w:szCs w:val="24"/>
        </w:rPr>
        <w:fldChar w:fldCharType="end"/>
      </w:r>
      <w:r w:rsidR="004473AD" w:rsidRPr="006E2B12">
        <w:rPr>
          <w:rFonts w:ascii="Times New Roman" w:hAnsi="Times New Roman" w:cs="Times New Roman"/>
          <w:sz w:val="24"/>
          <w:szCs w:val="24"/>
        </w:rPr>
        <w:t>.</w:t>
      </w:r>
      <w:bookmarkEnd w:id="0"/>
    </w:p>
    <w:p w14:paraId="06D83F65" w14:textId="33814D10" w:rsidR="0078233D" w:rsidRPr="003602F8" w:rsidRDefault="006E2B12" w:rsidP="00DC72E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(4)  </w:t>
      </w:r>
      <w:r w:rsidR="004473AD" w:rsidRPr="006E2B12">
        <w:rPr>
          <w:rFonts w:ascii="Times New Roman" w:hAnsi="Times New Roman" w:cs="Times New Roman" w:hint="eastAsia"/>
          <w:sz w:val="24"/>
          <w:szCs w:val="24"/>
        </w:rPr>
        <w:t>H</w:t>
      </w:r>
      <w:r w:rsidR="004473AD" w:rsidRPr="006E2B12">
        <w:rPr>
          <w:rFonts w:ascii="Times New Roman" w:hAnsi="Times New Roman" w:cs="Times New Roman"/>
          <w:sz w:val="24"/>
          <w:szCs w:val="24"/>
        </w:rPr>
        <w:t xml:space="preserve">IV plasmid: </w:t>
      </w:r>
      <w:r w:rsidR="008D276E" w:rsidRPr="006E2B12">
        <w:rPr>
          <w:rFonts w:ascii="Times New Roman" w:hAnsi="Times New Roman" w:cs="Times New Roman"/>
          <w:sz w:val="24"/>
          <w:szCs w:val="24"/>
        </w:rPr>
        <w:t xml:space="preserve">The plasmid contained the full-length HIV genome was obtained from </w:t>
      </w:r>
      <w:proofErr w:type="spellStart"/>
      <w:r w:rsidR="008D276E" w:rsidRPr="006E2B12">
        <w:rPr>
          <w:rFonts w:ascii="Times New Roman" w:hAnsi="Times New Roman" w:cs="Times New Roman"/>
          <w:sz w:val="24"/>
          <w:szCs w:val="24"/>
        </w:rPr>
        <w:t>Sangon</w:t>
      </w:r>
      <w:proofErr w:type="spellEnd"/>
      <w:r w:rsidR="008D276E" w:rsidRPr="006E2B12">
        <w:rPr>
          <w:rFonts w:ascii="Times New Roman" w:hAnsi="Times New Roman" w:cs="Times New Roman"/>
          <w:sz w:val="24"/>
          <w:szCs w:val="24"/>
        </w:rPr>
        <w:t xml:space="preserve"> Biotech, Shanghai, China, as previously describe</w:t>
      </w:r>
      <w:r w:rsidR="0036141F" w:rsidRPr="006E2B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xhdGlua292YTwvQXV0aG9yPjxZZWFyPjIwMTU8L1ll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</w:fldData>
        </w:fldChar>
      </w:r>
      <w:r w:rsidR="008D2133" w:rsidRPr="006E2B1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D2133" w:rsidRPr="006E2B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xhdGlua292YTwvQXV0aG9yPjxZZWFyPjIwMTU8L1ll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</w:fldData>
        </w:fldChar>
      </w:r>
      <w:r w:rsidR="008D2133" w:rsidRPr="006E2B1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D2133" w:rsidRPr="006E2B12">
        <w:rPr>
          <w:rFonts w:ascii="Times New Roman" w:hAnsi="Times New Roman" w:cs="Times New Roman"/>
          <w:sz w:val="24"/>
          <w:szCs w:val="24"/>
        </w:rPr>
      </w:r>
      <w:r w:rsidR="008D2133" w:rsidRPr="006E2B12">
        <w:rPr>
          <w:rFonts w:ascii="Times New Roman" w:hAnsi="Times New Roman" w:cs="Times New Roman"/>
          <w:sz w:val="24"/>
          <w:szCs w:val="24"/>
        </w:rPr>
        <w:fldChar w:fldCharType="end"/>
      </w:r>
      <w:r w:rsidR="0036141F" w:rsidRPr="006E2B12">
        <w:rPr>
          <w:rFonts w:ascii="Times New Roman" w:hAnsi="Times New Roman" w:cs="Times New Roman"/>
          <w:sz w:val="24"/>
          <w:szCs w:val="24"/>
        </w:rPr>
      </w:r>
      <w:r w:rsidR="0036141F" w:rsidRPr="006E2B12">
        <w:rPr>
          <w:rFonts w:ascii="Times New Roman" w:hAnsi="Times New Roman" w:cs="Times New Roman"/>
          <w:sz w:val="24"/>
          <w:szCs w:val="24"/>
        </w:rPr>
        <w:fldChar w:fldCharType="separate"/>
      </w:r>
      <w:r w:rsidR="008D2133" w:rsidRPr="006E2B12">
        <w:rPr>
          <w:rFonts w:ascii="Times New Roman" w:hAnsi="Times New Roman" w:cs="Times New Roman"/>
          <w:noProof/>
          <w:sz w:val="24"/>
          <w:szCs w:val="24"/>
        </w:rPr>
        <w:t>[3]</w:t>
      </w:r>
      <w:r w:rsidR="0036141F" w:rsidRPr="006E2B12">
        <w:rPr>
          <w:rFonts w:ascii="Times New Roman" w:hAnsi="Times New Roman" w:cs="Times New Roman"/>
          <w:sz w:val="24"/>
          <w:szCs w:val="24"/>
        </w:rPr>
        <w:fldChar w:fldCharType="end"/>
      </w:r>
      <w:r w:rsidRPr="006E2B12">
        <w:rPr>
          <w:rFonts w:ascii="Times New Roman" w:hAnsi="Times New Roman" w:cs="Times New Roman"/>
          <w:sz w:val="24"/>
          <w:szCs w:val="24"/>
        </w:rPr>
        <w:t>.</w:t>
      </w:r>
    </w:p>
    <w:p w14:paraId="5ED275C3" w14:textId="57955F4D" w:rsidR="000A7C89" w:rsidRPr="00D42707" w:rsidRDefault="000A7C89" w:rsidP="008D5CEA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bookmarkStart w:id="1" w:name="_Hlk92647269"/>
      <w:bookmarkStart w:id="2" w:name="_Hlk92647569"/>
      <w:r w:rsidRPr="00D42707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 </w:t>
      </w:r>
      <w:r w:rsidR="00D42707">
        <w:rPr>
          <w:rFonts w:ascii="Times New Roman" w:hAnsi="Times New Roman" w:cs="Times New Roman"/>
          <w:b/>
          <w:bCs/>
          <w:sz w:val="24"/>
          <w:szCs w:val="24"/>
        </w:rPr>
        <w:t>T</w:t>
      </w:r>
      <w:r w:rsidRPr="00D42707">
        <w:rPr>
          <w:rFonts w:ascii="Times New Roman" w:hAnsi="Times New Roman" w:cs="Times New Roman"/>
          <w:b/>
          <w:bCs/>
          <w:sz w:val="24"/>
          <w:szCs w:val="24"/>
        </w:rPr>
        <w:t xml:space="preserve">able </w:t>
      </w:r>
      <w:bookmarkEnd w:id="1"/>
      <w:r w:rsidR="00F32044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301325" w:rsidRPr="00D42707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D4270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bookmarkStart w:id="3" w:name="_Hlk90124538"/>
      <w:r w:rsidRPr="00D42707">
        <w:rPr>
          <w:rFonts w:ascii="Times New Roman" w:hAnsi="Times New Roman" w:cs="Times New Roman"/>
          <w:b/>
          <w:bCs/>
          <w:sz w:val="24"/>
          <w:szCs w:val="24"/>
        </w:rPr>
        <w:t xml:space="preserve">The consistency of the </w:t>
      </w:r>
      <w:proofErr w:type="spellStart"/>
      <w:r w:rsidRPr="00D42707">
        <w:rPr>
          <w:rFonts w:ascii="Times New Roman" w:hAnsi="Times New Roman" w:cs="Times New Roman"/>
          <w:b/>
          <w:bCs/>
          <w:sz w:val="24"/>
          <w:szCs w:val="24"/>
        </w:rPr>
        <w:t>ddPCR</w:t>
      </w:r>
      <w:bookmarkEnd w:id="3"/>
      <w:proofErr w:type="spellEnd"/>
      <w:r w:rsidRPr="00D42707">
        <w:rPr>
          <w:rFonts w:ascii="Times New Roman" w:hAnsi="Times New Roman" w:cs="Times New Roman"/>
          <w:b/>
          <w:bCs/>
          <w:sz w:val="24"/>
          <w:szCs w:val="24"/>
        </w:rPr>
        <w:t xml:space="preserve"> assay for HDV RNA detection</w:t>
      </w:r>
    </w:p>
    <w:p w14:paraId="06152BF7" w14:textId="18325ACF" w:rsidR="000A7C89" w:rsidRDefault="000A7C89" w:rsidP="00DC72E8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Intra-run test</w:t>
      </w:r>
    </w:p>
    <w:tbl>
      <w:tblPr>
        <w:tblStyle w:val="a9"/>
        <w:tblW w:w="8768" w:type="dxa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542"/>
        <w:gridCol w:w="1845"/>
        <w:gridCol w:w="1843"/>
        <w:gridCol w:w="1538"/>
      </w:tblGrid>
      <w:tr w:rsidR="000A7C89" w14:paraId="7468C6E2" w14:textId="77777777" w:rsidTr="00752472">
        <w:trPr>
          <w:trHeight w:val="508"/>
        </w:trPr>
        <w:tc>
          <w:tcPr>
            <w:tcW w:w="3542" w:type="dxa"/>
            <w:tcBorders>
              <w:top w:val="single" w:sz="18" w:space="0" w:color="auto"/>
              <w:left w:val="nil"/>
              <w:bottom w:val="nil"/>
            </w:tcBorders>
          </w:tcPr>
          <w:p w14:paraId="754466D6" w14:textId="77777777" w:rsidR="000A7C89" w:rsidRPr="002D70D8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845" w:type="dxa"/>
            <w:tcBorders>
              <w:top w:val="single" w:sz="18" w:space="0" w:color="auto"/>
              <w:bottom w:val="single" w:sz="18" w:space="0" w:color="auto"/>
            </w:tcBorders>
          </w:tcPr>
          <w:p w14:paraId="5C2A2437" w14:textId="77777777" w:rsidR="000A7C89" w:rsidRPr="006D4168" w:rsidRDefault="000A7C89" w:rsidP="00301325">
            <w:pPr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6D4168">
              <w:rPr>
                <w:rFonts w:ascii="Arial" w:hAnsi="Arial" w:cs="Arial"/>
                <w:b/>
                <w:bCs/>
                <w:sz w:val="18"/>
                <w:szCs w:val="18"/>
              </w:rPr>
              <w:t>Sample-1#</w:t>
            </w:r>
          </w:p>
        </w:tc>
        <w:tc>
          <w:tcPr>
            <w:tcW w:w="1843" w:type="dxa"/>
            <w:tcBorders>
              <w:top w:val="single" w:sz="18" w:space="0" w:color="auto"/>
              <w:bottom w:val="single" w:sz="18" w:space="0" w:color="auto"/>
            </w:tcBorders>
          </w:tcPr>
          <w:p w14:paraId="57BC3137" w14:textId="77777777" w:rsidR="000A7C89" w:rsidRPr="006D4168" w:rsidRDefault="000A7C89" w:rsidP="00301325">
            <w:pPr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6D4168">
              <w:rPr>
                <w:rFonts w:ascii="Arial" w:hAnsi="Arial" w:cs="Arial"/>
                <w:b/>
                <w:bCs/>
                <w:sz w:val="18"/>
                <w:szCs w:val="18"/>
              </w:rPr>
              <w:t>Sample-2#</w:t>
            </w:r>
          </w:p>
        </w:tc>
        <w:tc>
          <w:tcPr>
            <w:tcW w:w="1538" w:type="dxa"/>
            <w:tcBorders>
              <w:top w:val="single" w:sz="18" w:space="0" w:color="auto"/>
              <w:bottom w:val="single" w:sz="18" w:space="0" w:color="auto"/>
              <w:right w:val="nil"/>
            </w:tcBorders>
          </w:tcPr>
          <w:p w14:paraId="69B8DFA6" w14:textId="77777777" w:rsidR="000A7C89" w:rsidRPr="006D4168" w:rsidRDefault="000A7C89" w:rsidP="00301325">
            <w:pPr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6D4168">
              <w:rPr>
                <w:rFonts w:ascii="Arial" w:hAnsi="Arial" w:cs="Arial"/>
                <w:b/>
                <w:bCs/>
                <w:sz w:val="18"/>
                <w:szCs w:val="18"/>
              </w:rPr>
              <w:t>Sample-3#</w:t>
            </w:r>
          </w:p>
        </w:tc>
      </w:tr>
      <w:tr w:rsidR="00937AAD" w14:paraId="33949FFD" w14:textId="77777777" w:rsidTr="001418AB">
        <w:trPr>
          <w:trHeight w:val="358"/>
        </w:trPr>
        <w:tc>
          <w:tcPr>
            <w:tcW w:w="3542" w:type="dxa"/>
            <w:tcBorders>
              <w:top w:val="nil"/>
              <w:left w:val="nil"/>
              <w:bottom w:val="nil"/>
            </w:tcBorders>
          </w:tcPr>
          <w:p w14:paraId="72A2B54C" w14:textId="486F674B" w:rsidR="00937AAD" w:rsidRPr="002D70D8" w:rsidRDefault="00937AAD" w:rsidP="00937AAD">
            <w:pPr>
              <w:adjustRightInd w:val="0"/>
              <w:snapToGrid w:val="0"/>
              <w:spacing w:after="24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2D70D8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Replicates 1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 xml:space="preserve"> </w:t>
            </w:r>
            <w:r w:rsidRPr="008D5CEA"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(IU/ml)</w:t>
            </w:r>
          </w:p>
        </w:tc>
        <w:tc>
          <w:tcPr>
            <w:tcW w:w="1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71225B5" w14:textId="31DC3813" w:rsidR="00937AAD" w:rsidRPr="002D70D8" w:rsidRDefault="00937AAD" w:rsidP="00937AAD">
            <w:pPr>
              <w:adjustRightInd w:val="0"/>
              <w:snapToGrid w:val="0"/>
              <w:spacing w:after="24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937AAD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15186.1</w:t>
            </w:r>
          </w:p>
        </w:tc>
        <w:tc>
          <w:tcPr>
            <w:tcW w:w="1843" w:type="dxa"/>
            <w:tcBorders>
              <w:top w:val="single" w:sz="18" w:space="0" w:color="auto"/>
              <w:bottom w:val="nil"/>
            </w:tcBorders>
          </w:tcPr>
          <w:p w14:paraId="3E3D8FC2" w14:textId="7478BE38" w:rsidR="00937AAD" w:rsidRPr="002D70D8" w:rsidRDefault="00937AAD" w:rsidP="00937AAD">
            <w:pPr>
              <w:adjustRightInd w:val="0"/>
              <w:snapToGrid w:val="0"/>
              <w:spacing w:after="24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2403.0</w:t>
            </w:r>
          </w:p>
        </w:tc>
        <w:tc>
          <w:tcPr>
            <w:tcW w:w="1538" w:type="dxa"/>
            <w:tcBorders>
              <w:top w:val="single" w:sz="18" w:space="0" w:color="auto"/>
              <w:bottom w:val="nil"/>
              <w:right w:val="nil"/>
            </w:tcBorders>
          </w:tcPr>
          <w:p w14:paraId="5AC0DABE" w14:textId="3401C0AE" w:rsidR="00937AAD" w:rsidRPr="002D70D8" w:rsidRDefault="00670587" w:rsidP="00937AAD">
            <w:pPr>
              <w:adjustRightInd w:val="0"/>
              <w:snapToGrid w:val="0"/>
              <w:spacing w:after="24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214.6</w:t>
            </w:r>
          </w:p>
        </w:tc>
      </w:tr>
      <w:tr w:rsidR="00937AAD" w14:paraId="7B3DDDBB" w14:textId="77777777" w:rsidTr="001418AB">
        <w:trPr>
          <w:trHeight w:val="423"/>
        </w:trPr>
        <w:tc>
          <w:tcPr>
            <w:tcW w:w="3542" w:type="dxa"/>
            <w:tcBorders>
              <w:top w:val="nil"/>
              <w:left w:val="nil"/>
              <w:bottom w:val="nil"/>
            </w:tcBorders>
          </w:tcPr>
          <w:p w14:paraId="67CA7524" w14:textId="42D937FC" w:rsidR="00937AAD" w:rsidRPr="002D70D8" w:rsidRDefault="00937AAD" w:rsidP="00937AAD">
            <w:pPr>
              <w:adjustRightInd w:val="0"/>
              <w:snapToGrid w:val="0"/>
              <w:spacing w:after="24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2D70D8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Replicates 2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 xml:space="preserve"> </w:t>
            </w:r>
            <w:r w:rsidRPr="008D5CEA"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(IU/ml)</w:t>
            </w:r>
          </w:p>
        </w:tc>
        <w:tc>
          <w:tcPr>
            <w:tcW w:w="1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CFCC3D0" w14:textId="426AF590" w:rsidR="00937AAD" w:rsidRPr="002D70D8" w:rsidRDefault="00937AAD" w:rsidP="00937AAD">
            <w:pPr>
              <w:adjustRightInd w:val="0"/>
              <w:snapToGrid w:val="0"/>
              <w:spacing w:after="24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937AAD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16002.2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67F0E551" w14:textId="57265CFC" w:rsidR="00937AAD" w:rsidRPr="002D70D8" w:rsidRDefault="00937AAD" w:rsidP="00937AAD">
            <w:pPr>
              <w:adjustRightInd w:val="0"/>
              <w:snapToGrid w:val="0"/>
              <w:spacing w:after="24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2649.9</w:t>
            </w:r>
          </w:p>
        </w:tc>
        <w:tc>
          <w:tcPr>
            <w:tcW w:w="1538" w:type="dxa"/>
            <w:tcBorders>
              <w:top w:val="nil"/>
              <w:bottom w:val="nil"/>
              <w:right w:val="nil"/>
            </w:tcBorders>
          </w:tcPr>
          <w:p w14:paraId="1F9A3DB4" w14:textId="7924F2AF" w:rsidR="00937AAD" w:rsidRPr="002D70D8" w:rsidRDefault="00670587" w:rsidP="00937AAD">
            <w:pPr>
              <w:adjustRightInd w:val="0"/>
              <w:snapToGrid w:val="0"/>
              <w:spacing w:after="24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231.6</w:t>
            </w:r>
          </w:p>
        </w:tc>
      </w:tr>
      <w:tr w:rsidR="00937AAD" w14:paraId="4ECBBCE8" w14:textId="77777777" w:rsidTr="001418AB">
        <w:trPr>
          <w:trHeight w:val="429"/>
        </w:trPr>
        <w:tc>
          <w:tcPr>
            <w:tcW w:w="3542" w:type="dxa"/>
            <w:tcBorders>
              <w:top w:val="nil"/>
              <w:left w:val="nil"/>
              <w:bottom w:val="nil"/>
            </w:tcBorders>
          </w:tcPr>
          <w:p w14:paraId="0F7049BF" w14:textId="63D135AD" w:rsidR="00937AAD" w:rsidRPr="002D70D8" w:rsidRDefault="00937AAD" w:rsidP="00937AAD">
            <w:pPr>
              <w:adjustRightInd w:val="0"/>
              <w:snapToGrid w:val="0"/>
              <w:spacing w:after="24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2D70D8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Replicates 3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 xml:space="preserve"> </w:t>
            </w:r>
            <w:r w:rsidRPr="008D5CEA"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(IU/ml)</w:t>
            </w:r>
          </w:p>
        </w:tc>
        <w:tc>
          <w:tcPr>
            <w:tcW w:w="1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1C9CCC5" w14:textId="54360BE5" w:rsidR="00937AAD" w:rsidRPr="002D70D8" w:rsidRDefault="00937AAD" w:rsidP="00937AAD">
            <w:pPr>
              <w:adjustRightInd w:val="0"/>
              <w:snapToGrid w:val="0"/>
              <w:spacing w:after="24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937AAD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16730.5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15C19E1A" w14:textId="5ADADEC9" w:rsidR="00937AAD" w:rsidRPr="002D70D8" w:rsidRDefault="00937AAD" w:rsidP="00937AAD">
            <w:pPr>
              <w:adjustRightInd w:val="0"/>
              <w:snapToGrid w:val="0"/>
              <w:spacing w:after="24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2718.3</w:t>
            </w:r>
          </w:p>
        </w:tc>
        <w:tc>
          <w:tcPr>
            <w:tcW w:w="1538" w:type="dxa"/>
            <w:tcBorders>
              <w:top w:val="nil"/>
              <w:bottom w:val="nil"/>
              <w:right w:val="nil"/>
            </w:tcBorders>
          </w:tcPr>
          <w:p w14:paraId="3FDAFA93" w14:textId="71E874EF" w:rsidR="00937AAD" w:rsidRPr="002D70D8" w:rsidRDefault="00670587" w:rsidP="00937AAD">
            <w:pPr>
              <w:adjustRightInd w:val="0"/>
              <w:snapToGrid w:val="0"/>
              <w:spacing w:after="24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441.6</w:t>
            </w:r>
          </w:p>
        </w:tc>
      </w:tr>
      <w:tr w:rsidR="00937AAD" w14:paraId="51CAF81D" w14:textId="77777777" w:rsidTr="001418AB">
        <w:trPr>
          <w:trHeight w:val="420"/>
        </w:trPr>
        <w:tc>
          <w:tcPr>
            <w:tcW w:w="3542" w:type="dxa"/>
            <w:tcBorders>
              <w:top w:val="nil"/>
              <w:left w:val="nil"/>
              <w:bottom w:val="nil"/>
            </w:tcBorders>
          </w:tcPr>
          <w:p w14:paraId="791AF282" w14:textId="1C23AD26" w:rsidR="00937AAD" w:rsidRPr="002D70D8" w:rsidRDefault="00937AAD" w:rsidP="00937AAD">
            <w:pPr>
              <w:adjustRightInd w:val="0"/>
              <w:snapToGrid w:val="0"/>
              <w:spacing w:after="24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2D70D8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Replicates 4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 xml:space="preserve"> </w:t>
            </w:r>
            <w:r w:rsidRPr="008D5CEA"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(IU/ml)</w:t>
            </w:r>
          </w:p>
        </w:tc>
        <w:tc>
          <w:tcPr>
            <w:tcW w:w="1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9D66A74" w14:textId="2FEE76CD" w:rsidR="00937AAD" w:rsidRPr="002D70D8" w:rsidRDefault="00937AAD" w:rsidP="00937AAD">
            <w:pPr>
              <w:adjustRightInd w:val="0"/>
              <w:snapToGrid w:val="0"/>
              <w:spacing w:after="24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937AAD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15787.0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51BE961E" w14:textId="12C55412" w:rsidR="00937AAD" w:rsidRPr="002D70D8" w:rsidRDefault="00670587" w:rsidP="00937AAD">
            <w:pPr>
              <w:adjustRightInd w:val="0"/>
              <w:snapToGrid w:val="0"/>
              <w:spacing w:after="24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617.6</w:t>
            </w:r>
          </w:p>
        </w:tc>
        <w:tc>
          <w:tcPr>
            <w:tcW w:w="1538" w:type="dxa"/>
            <w:tcBorders>
              <w:top w:val="nil"/>
              <w:bottom w:val="nil"/>
              <w:right w:val="nil"/>
            </w:tcBorders>
          </w:tcPr>
          <w:p w14:paraId="1791DCA9" w14:textId="1242C852" w:rsidR="00937AAD" w:rsidRPr="002D70D8" w:rsidRDefault="00670587" w:rsidP="00937AAD">
            <w:pPr>
              <w:adjustRightInd w:val="0"/>
              <w:snapToGrid w:val="0"/>
              <w:spacing w:after="24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346.7</w:t>
            </w:r>
          </w:p>
        </w:tc>
      </w:tr>
      <w:tr w:rsidR="00937AAD" w14:paraId="0D6946CC" w14:textId="77777777" w:rsidTr="001418AB">
        <w:trPr>
          <w:trHeight w:val="427"/>
        </w:trPr>
        <w:tc>
          <w:tcPr>
            <w:tcW w:w="3542" w:type="dxa"/>
            <w:tcBorders>
              <w:top w:val="nil"/>
              <w:left w:val="nil"/>
              <w:bottom w:val="nil"/>
            </w:tcBorders>
          </w:tcPr>
          <w:p w14:paraId="729D5DA1" w14:textId="30C1BC53" w:rsidR="00937AAD" w:rsidRPr="002D70D8" w:rsidRDefault="00937AAD" w:rsidP="00937AAD">
            <w:pPr>
              <w:adjustRightInd w:val="0"/>
              <w:snapToGrid w:val="0"/>
              <w:spacing w:after="24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2D70D8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Replicates 5</w:t>
            </w:r>
            <w:r w:rsidRPr="008D5CEA"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 xml:space="preserve"> (IU/ml)</w:t>
            </w:r>
          </w:p>
        </w:tc>
        <w:tc>
          <w:tcPr>
            <w:tcW w:w="1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1DD550" w14:textId="4A39873B" w:rsidR="00937AAD" w:rsidRPr="002D70D8" w:rsidRDefault="00937AAD" w:rsidP="00937AAD">
            <w:pPr>
              <w:adjustRightInd w:val="0"/>
              <w:snapToGrid w:val="0"/>
              <w:spacing w:after="24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937AAD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15549.7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058D203A" w14:textId="6E0576DE" w:rsidR="00937AAD" w:rsidRPr="002D70D8" w:rsidRDefault="00670587" w:rsidP="00937AAD">
            <w:pPr>
              <w:adjustRightInd w:val="0"/>
              <w:snapToGrid w:val="0"/>
              <w:spacing w:after="24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2583.9</w:t>
            </w:r>
          </w:p>
        </w:tc>
        <w:tc>
          <w:tcPr>
            <w:tcW w:w="1538" w:type="dxa"/>
            <w:tcBorders>
              <w:top w:val="nil"/>
              <w:bottom w:val="nil"/>
              <w:right w:val="nil"/>
            </w:tcBorders>
          </w:tcPr>
          <w:p w14:paraId="121A1376" w14:textId="5E9ECA89" w:rsidR="00937AAD" w:rsidRPr="002D70D8" w:rsidRDefault="00670587" w:rsidP="00937AAD">
            <w:pPr>
              <w:adjustRightInd w:val="0"/>
              <w:snapToGrid w:val="0"/>
              <w:spacing w:after="24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481.2</w:t>
            </w:r>
          </w:p>
        </w:tc>
      </w:tr>
      <w:tr w:rsidR="00937AAD" w14:paraId="2DEC98BB" w14:textId="77777777" w:rsidTr="001418AB">
        <w:trPr>
          <w:trHeight w:val="433"/>
        </w:trPr>
        <w:tc>
          <w:tcPr>
            <w:tcW w:w="3542" w:type="dxa"/>
            <w:tcBorders>
              <w:top w:val="nil"/>
              <w:left w:val="nil"/>
              <w:bottom w:val="nil"/>
            </w:tcBorders>
          </w:tcPr>
          <w:p w14:paraId="1ACDCB0A" w14:textId="472F8DCF" w:rsidR="00937AAD" w:rsidRPr="002D70D8" w:rsidRDefault="00937AAD" w:rsidP="00937AAD">
            <w:pPr>
              <w:adjustRightInd w:val="0"/>
              <w:snapToGrid w:val="0"/>
              <w:spacing w:after="24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2D70D8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Replicates 6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 xml:space="preserve"> </w:t>
            </w:r>
            <w:r w:rsidRPr="008D5CEA"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(IU/ml)</w:t>
            </w:r>
          </w:p>
        </w:tc>
        <w:tc>
          <w:tcPr>
            <w:tcW w:w="1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F30AAF" w14:textId="4C177627" w:rsidR="00937AAD" w:rsidRPr="002D70D8" w:rsidRDefault="00937AAD" w:rsidP="00937AAD">
            <w:pPr>
              <w:adjustRightInd w:val="0"/>
              <w:snapToGrid w:val="0"/>
              <w:spacing w:after="24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937AAD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16149.3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7DEDC36C" w14:textId="03C7BD84" w:rsidR="00937AAD" w:rsidRPr="002D70D8" w:rsidRDefault="00670587" w:rsidP="00937AAD">
            <w:pPr>
              <w:adjustRightInd w:val="0"/>
              <w:snapToGrid w:val="0"/>
              <w:spacing w:after="24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2448.3</w:t>
            </w:r>
          </w:p>
        </w:tc>
        <w:tc>
          <w:tcPr>
            <w:tcW w:w="1538" w:type="dxa"/>
            <w:tcBorders>
              <w:top w:val="nil"/>
              <w:bottom w:val="nil"/>
              <w:right w:val="nil"/>
            </w:tcBorders>
          </w:tcPr>
          <w:p w14:paraId="256EFCFF" w14:textId="504FEC92" w:rsidR="00937AAD" w:rsidRPr="002D70D8" w:rsidRDefault="00670587" w:rsidP="00937AAD">
            <w:pPr>
              <w:adjustRightInd w:val="0"/>
              <w:snapToGrid w:val="0"/>
              <w:spacing w:after="24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331.9</w:t>
            </w:r>
          </w:p>
        </w:tc>
      </w:tr>
      <w:tr w:rsidR="00937AAD" w14:paraId="554558A0" w14:textId="77777777" w:rsidTr="001418AB">
        <w:trPr>
          <w:trHeight w:val="425"/>
        </w:trPr>
        <w:tc>
          <w:tcPr>
            <w:tcW w:w="3542" w:type="dxa"/>
            <w:tcBorders>
              <w:top w:val="nil"/>
              <w:left w:val="nil"/>
              <w:bottom w:val="nil"/>
            </w:tcBorders>
          </w:tcPr>
          <w:p w14:paraId="68AC0C75" w14:textId="2F984888" w:rsidR="00937AAD" w:rsidRPr="002D70D8" w:rsidRDefault="00937AAD" w:rsidP="00937AAD">
            <w:pPr>
              <w:adjustRightInd w:val="0"/>
              <w:snapToGrid w:val="0"/>
              <w:spacing w:after="24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2D70D8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Replicates 7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 xml:space="preserve"> </w:t>
            </w:r>
            <w:r w:rsidRPr="008D5CEA"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(IU/ml)</w:t>
            </w:r>
          </w:p>
        </w:tc>
        <w:tc>
          <w:tcPr>
            <w:tcW w:w="1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B66CC22" w14:textId="6160D724" w:rsidR="00937AAD" w:rsidRPr="002D70D8" w:rsidRDefault="00937AAD" w:rsidP="00937AAD">
            <w:pPr>
              <w:adjustRightInd w:val="0"/>
              <w:snapToGrid w:val="0"/>
              <w:spacing w:after="24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937AAD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17715.1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21B1EFD9" w14:textId="283E5A5E" w:rsidR="00937AAD" w:rsidRPr="002D70D8" w:rsidRDefault="00670587" w:rsidP="00937AAD">
            <w:pPr>
              <w:adjustRightInd w:val="0"/>
              <w:snapToGrid w:val="0"/>
              <w:spacing w:after="24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2861.8</w:t>
            </w:r>
          </w:p>
        </w:tc>
        <w:tc>
          <w:tcPr>
            <w:tcW w:w="1538" w:type="dxa"/>
            <w:tcBorders>
              <w:top w:val="nil"/>
              <w:bottom w:val="nil"/>
              <w:right w:val="nil"/>
            </w:tcBorders>
          </w:tcPr>
          <w:p w14:paraId="424B13DA" w14:textId="11ED1D4A" w:rsidR="00937AAD" w:rsidRPr="002D70D8" w:rsidRDefault="00670587" w:rsidP="00937AAD">
            <w:pPr>
              <w:adjustRightInd w:val="0"/>
              <w:snapToGrid w:val="0"/>
              <w:spacing w:after="24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514.3</w:t>
            </w:r>
          </w:p>
        </w:tc>
      </w:tr>
      <w:tr w:rsidR="000A7C89" w14:paraId="419FE492" w14:textId="77777777" w:rsidTr="00301325">
        <w:trPr>
          <w:trHeight w:val="430"/>
        </w:trPr>
        <w:tc>
          <w:tcPr>
            <w:tcW w:w="3542" w:type="dxa"/>
            <w:tcBorders>
              <w:top w:val="nil"/>
              <w:left w:val="nil"/>
              <w:bottom w:val="nil"/>
            </w:tcBorders>
          </w:tcPr>
          <w:p w14:paraId="6065E86F" w14:textId="64DD6503" w:rsidR="000A7C89" w:rsidRPr="002D70D8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2D70D8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 xml:space="preserve">Mean value </w:t>
            </w:r>
            <w:r w:rsidRPr="008D5CEA"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(</w:t>
            </w:r>
            <w:r w:rsidR="008D5CEA" w:rsidRPr="008D5CEA"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IU/ml</w:t>
            </w:r>
            <w:r w:rsidRPr="008D5CEA"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)</w:t>
            </w:r>
          </w:p>
        </w:tc>
        <w:tc>
          <w:tcPr>
            <w:tcW w:w="1845" w:type="dxa"/>
            <w:tcBorders>
              <w:top w:val="nil"/>
              <w:bottom w:val="nil"/>
            </w:tcBorders>
          </w:tcPr>
          <w:p w14:paraId="4092E342" w14:textId="0474AAC7" w:rsidR="000A7C89" w:rsidRPr="002D70D8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2D70D8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1</w:t>
            </w:r>
            <w:r w:rsidR="00937AAD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6160</w:t>
            </w:r>
            <w:r w:rsidR="00B2574B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.0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5E253B42" w14:textId="1D8C449F" w:rsidR="000A7C89" w:rsidRPr="002D70D8" w:rsidRDefault="00670587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2611.8</w:t>
            </w:r>
          </w:p>
        </w:tc>
        <w:tc>
          <w:tcPr>
            <w:tcW w:w="1538" w:type="dxa"/>
            <w:tcBorders>
              <w:top w:val="nil"/>
              <w:bottom w:val="nil"/>
              <w:right w:val="nil"/>
            </w:tcBorders>
          </w:tcPr>
          <w:p w14:paraId="555F3C7A" w14:textId="270138CA" w:rsidR="000A7C89" w:rsidRPr="002D70D8" w:rsidRDefault="00670587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366.0</w:t>
            </w:r>
          </w:p>
        </w:tc>
      </w:tr>
      <w:tr w:rsidR="000A7C89" w14:paraId="270E18F0" w14:textId="77777777" w:rsidTr="00301325">
        <w:trPr>
          <w:trHeight w:val="423"/>
        </w:trPr>
        <w:tc>
          <w:tcPr>
            <w:tcW w:w="3542" w:type="dxa"/>
            <w:tcBorders>
              <w:top w:val="nil"/>
              <w:left w:val="nil"/>
              <w:bottom w:val="nil"/>
            </w:tcBorders>
          </w:tcPr>
          <w:p w14:paraId="2E107D1F" w14:textId="77777777" w:rsidR="000A7C89" w:rsidRPr="002D70D8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2D70D8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SD</w:t>
            </w:r>
          </w:p>
        </w:tc>
        <w:tc>
          <w:tcPr>
            <w:tcW w:w="1845" w:type="dxa"/>
            <w:tcBorders>
              <w:top w:val="nil"/>
              <w:bottom w:val="nil"/>
            </w:tcBorders>
          </w:tcPr>
          <w:p w14:paraId="499CDE0F" w14:textId="21470EF9" w:rsidR="000A7C89" w:rsidRPr="002D70D8" w:rsidRDefault="00937AAD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8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39.5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21FFD073" w14:textId="001DD1A7" w:rsidR="000A7C89" w:rsidRPr="002D70D8" w:rsidRDefault="00670587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156.2</w:t>
            </w:r>
          </w:p>
        </w:tc>
        <w:tc>
          <w:tcPr>
            <w:tcW w:w="1538" w:type="dxa"/>
            <w:tcBorders>
              <w:top w:val="nil"/>
              <w:bottom w:val="nil"/>
              <w:right w:val="nil"/>
            </w:tcBorders>
          </w:tcPr>
          <w:p w14:paraId="6DEC8DF0" w14:textId="72B84F1E" w:rsidR="000A7C89" w:rsidRPr="002D70D8" w:rsidRDefault="00670587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18.0</w:t>
            </w:r>
          </w:p>
        </w:tc>
      </w:tr>
      <w:tr w:rsidR="000A7C89" w14:paraId="413A129B" w14:textId="77777777" w:rsidTr="00301325">
        <w:trPr>
          <w:trHeight w:val="287"/>
        </w:trPr>
        <w:tc>
          <w:tcPr>
            <w:tcW w:w="3542" w:type="dxa"/>
            <w:tcBorders>
              <w:top w:val="nil"/>
              <w:left w:val="nil"/>
              <w:bottom w:val="nil"/>
            </w:tcBorders>
          </w:tcPr>
          <w:p w14:paraId="62DF86A1" w14:textId="77777777" w:rsidR="000A7C89" w:rsidRPr="002D70D8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2D70D8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%CV</w:t>
            </w:r>
          </w:p>
        </w:tc>
        <w:tc>
          <w:tcPr>
            <w:tcW w:w="1845" w:type="dxa"/>
            <w:tcBorders>
              <w:top w:val="nil"/>
              <w:bottom w:val="nil"/>
            </w:tcBorders>
          </w:tcPr>
          <w:p w14:paraId="343CA75B" w14:textId="77777777" w:rsidR="000A7C89" w:rsidRPr="002D70D8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2D70D8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5</w:t>
            </w:r>
            <w:r w:rsidRPr="002D70D8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.2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15ED11DF" w14:textId="77777777" w:rsidR="000A7C89" w:rsidRPr="002D70D8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2D70D8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6</w:t>
            </w:r>
            <w:r w:rsidRPr="002D70D8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.0</w:t>
            </w:r>
          </w:p>
        </w:tc>
        <w:tc>
          <w:tcPr>
            <w:tcW w:w="1538" w:type="dxa"/>
            <w:tcBorders>
              <w:top w:val="nil"/>
              <w:bottom w:val="nil"/>
              <w:right w:val="nil"/>
            </w:tcBorders>
          </w:tcPr>
          <w:p w14:paraId="42D35A40" w14:textId="77777777" w:rsidR="000A7C89" w:rsidRPr="002D70D8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5.0</w:t>
            </w:r>
          </w:p>
        </w:tc>
      </w:tr>
      <w:tr w:rsidR="000A7C89" w14:paraId="3219F684" w14:textId="77777777" w:rsidTr="00752472">
        <w:trPr>
          <w:trHeight w:val="508"/>
        </w:trPr>
        <w:tc>
          <w:tcPr>
            <w:tcW w:w="3542" w:type="dxa"/>
            <w:tcBorders>
              <w:top w:val="nil"/>
              <w:left w:val="nil"/>
              <w:bottom w:val="single" w:sz="18" w:space="0" w:color="auto"/>
            </w:tcBorders>
          </w:tcPr>
          <w:p w14:paraId="6BE8977A" w14:textId="77777777" w:rsidR="000A7C89" w:rsidRPr="002D70D8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2D70D8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Mean %CV</w:t>
            </w:r>
          </w:p>
        </w:tc>
        <w:tc>
          <w:tcPr>
            <w:tcW w:w="5226" w:type="dxa"/>
            <w:gridSpan w:val="3"/>
            <w:tcBorders>
              <w:top w:val="nil"/>
              <w:bottom w:val="single" w:sz="18" w:space="0" w:color="auto"/>
              <w:right w:val="nil"/>
            </w:tcBorders>
          </w:tcPr>
          <w:p w14:paraId="550814FC" w14:textId="2A01A596" w:rsidR="000A7C89" w:rsidRPr="002D70D8" w:rsidRDefault="00301325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 xml:space="preserve">    </w:t>
            </w:r>
            <w:r w:rsidR="000A7C89" w:rsidRPr="002D70D8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5</w:t>
            </w:r>
            <w:r w:rsidR="000A7C89" w:rsidRPr="002D70D8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.4</w:t>
            </w:r>
          </w:p>
        </w:tc>
      </w:tr>
    </w:tbl>
    <w:p w14:paraId="625EDFF1" w14:textId="77777777" w:rsidR="00E93A01" w:rsidRDefault="00E93A01" w:rsidP="00F32044">
      <w:pPr>
        <w:spacing w:line="480" w:lineRule="auto"/>
        <w:rPr>
          <w:rFonts w:ascii="Times New Roman" w:hAnsi="Times New Roman" w:cs="Times New Roman" w:hint="eastAsia"/>
          <w:b/>
          <w:bCs/>
          <w:sz w:val="24"/>
          <w:szCs w:val="24"/>
        </w:rPr>
      </w:pPr>
    </w:p>
    <w:p w14:paraId="58FA3FC5" w14:textId="21C374A7" w:rsidR="000A7C89" w:rsidRPr="00914597" w:rsidRDefault="000A7C89" w:rsidP="00DC72E8">
      <w:pPr>
        <w:spacing w:line="480" w:lineRule="auto"/>
        <w:ind w:leftChars="-405" w:left="-850"/>
        <w:rPr>
          <w:rFonts w:ascii="Times New Roman" w:hAnsi="Times New Roman" w:cs="Times New Roman"/>
          <w:sz w:val="24"/>
          <w:szCs w:val="24"/>
        </w:rPr>
      </w:pPr>
      <w:r w:rsidRPr="00D80A36">
        <w:rPr>
          <w:rFonts w:ascii="Times New Roman" w:hAnsi="Times New Roman" w:cs="Times New Roman"/>
          <w:b/>
          <w:bCs/>
          <w:sz w:val="24"/>
          <w:szCs w:val="24"/>
        </w:rPr>
        <w:t>Int</w:t>
      </w:r>
      <w:r>
        <w:rPr>
          <w:rFonts w:ascii="Times New Roman" w:hAnsi="Times New Roman" w:cs="Times New Roman"/>
          <w:b/>
          <w:bCs/>
          <w:sz w:val="24"/>
          <w:szCs w:val="24"/>
        </w:rPr>
        <w:t>er</w:t>
      </w:r>
      <w:r w:rsidRPr="00D80A36">
        <w:rPr>
          <w:rFonts w:ascii="Times New Roman" w:hAnsi="Times New Roman" w:cs="Times New Roman"/>
          <w:b/>
          <w:bCs/>
          <w:sz w:val="24"/>
          <w:szCs w:val="24"/>
        </w:rPr>
        <w:t>-run test</w:t>
      </w:r>
    </w:p>
    <w:tbl>
      <w:tblPr>
        <w:tblStyle w:val="a9"/>
        <w:tblW w:w="11109" w:type="dxa"/>
        <w:jc w:val="center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68"/>
        <w:gridCol w:w="804"/>
        <w:gridCol w:w="2012"/>
        <w:gridCol w:w="1701"/>
        <w:gridCol w:w="1894"/>
        <w:gridCol w:w="790"/>
        <w:gridCol w:w="803"/>
        <w:gridCol w:w="1137"/>
      </w:tblGrid>
      <w:tr w:rsidR="000A7C89" w14:paraId="7FC4A320" w14:textId="77777777" w:rsidTr="00752472">
        <w:trPr>
          <w:trHeight w:val="740"/>
          <w:jc w:val="center"/>
        </w:trPr>
        <w:tc>
          <w:tcPr>
            <w:tcW w:w="1968" w:type="dxa"/>
            <w:tcBorders>
              <w:top w:val="single" w:sz="18" w:space="0" w:color="auto"/>
              <w:left w:val="nil"/>
              <w:bottom w:val="nil"/>
            </w:tcBorders>
            <w:vAlign w:val="center"/>
          </w:tcPr>
          <w:p w14:paraId="136D53B8" w14:textId="77777777" w:rsidR="000A7C89" w:rsidRDefault="000A7C89" w:rsidP="00301325">
            <w:pPr>
              <w:adjustRightInd w:val="0"/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4" w:name="_Hlk92305866"/>
          </w:p>
        </w:tc>
        <w:tc>
          <w:tcPr>
            <w:tcW w:w="804" w:type="dxa"/>
            <w:tcBorders>
              <w:top w:val="single" w:sz="18" w:space="0" w:color="auto"/>
              <w:bottom w:val="nil"/>
            </w:tcBorders>
            <w:vAlign w:val="center"/>
          </w:tcPr>
          <w:p w14:paraId="64316394" w14:textId="77777777" w:rsidR="000A7C89" w:rsidRPr="002D70D8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2012" w:type="dxa"/>
            <w:tcBorders>
              <w:top w:val="single" w:sz="18" w:space="0" w:color="auto"/>
              <w:bottom w:val="nil"/>
            </w:tcBorders>
            <w:vAlign w:val="center"/>
          </w:tcPr>
          <w:p w14:paraId="55C60546" w14:textId="1E7EDB51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70D8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 xml:space="preserve">Replicates 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 xml:space="preserve">1 </w:t>
            </w:r>
            <w:r w:rsidRPr="000E0AEE"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(</w:t>
            </w:r>
            <w:r w:rsidR="00157033" w:rsidRPr="000E0AEE"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IU/ml</w:t>
            </w:r>
            <w:r w:rsidRPr="000E0AEE"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)</w:t>
            </w:r>
          </w:p>
        </w:tc>
        <w:tc>
          <w:tcPr>
            <w:tcW w:w="1701" w:type="dxa"/>
            <w:tcBorders>
              <w:top w:val="single" w:sz="18" w:space="0" w:color="auto"/>
              <w:bottom w:val="nil"/>
            </w:tcBorders>
            <w:vAlign w:val="center"/>
          </w:tcPr>
          <w:p w14:paraId="28C52679" w14:textId="02CFFE50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70D8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 xml:space="preserve">Replicates 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 xml:space="preserve">2 </w:t>
            </w:r>
            <w:r w:rsidR="00157033" w:rsidRPr="000E0AEE"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(IU/ml)</w:t>
            </w:r>
          </w:p>
        </w:tc>
        <w:tc>
          <w:tcPr>
            <w:tcW w:w="1894" w:type="dxa"/>
            <w:tcBorders>
              <w:top w:val="single" w:sz="18" w:space="0" w:color="auto"/>
              <w:bottom w:val="nil"/>
            </w:tcBorders>
            <w:vAlign w:val="center"/>
          </w:tcPr>
          <w:p w14:paraId="2E61B3D8" w14:textId="6355BA92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D70D8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 xml:space="preserve">Mean value </w:t>
            </w:r>
            <w:r w:rsidR="00157033" w:rsidRPr="000E0AEE"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(IU/ml)</w:t>
            </w:r>
          </w:p>
        </w:tc>
        <w:tc>
          <w:tcPr>
            <w:tcW w:w="790" w:type="dxa"/>
            <w:tcBorders>
              <w:top w:val="single" w:sz="18" w:space="0" w:color="auto"/>
              <w:bottom w:val="nil"/>
            </w:tcBorders>
            <w:vAlign w:val="center"/>
          </w:tcPr>
          <w:p w14:paraId="753D2EAC" w14:textId="77777777" w:rsidR="000A7C89" w:rsidRPr="0029741D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29741D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S</w:t>
            </w:r>
            <w:r w:rsidRPr="0029741D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D</w:t>
            </w:r>
          </w:p>
        </w:tc>
        <w:tc>
          <w:tcPr>
            <w:tcW w:w="803" w:type="dxa"/>
            <w:tcBorders>
              <w:top w:val="single" w:sz="18" w:space="0" w:color="auto"/>
              <w:bottom w:val="nil"/>
            </w:tcBorders>
            <w:vAlign w:val="center"/>
          </w:tcPr>
          <w:p w14:paraId="47346815" w14:textId="77777777" w:rsidR="000A7C89" w:rsidRPr="0029741D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%</w:t>
            </w:r>
            <w:r w:rsidRPr="0029741D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C</w:t>
            </w:r>
            <w:r w:rsidRPr="0029741D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V</w:t>
            </w:r>
          </w:p>
        </w:tc>
        <w:tc>
          <w:tcPr>
            <w:tcW w:w="1137" w:type="dxa"/>
            <w:tcBorders>
              <w:top w:val="single" w:sz="18" w:space="0" w:color="auto"/>
              <w:bottom w:val="nil"/>
              <w:right w:val="nil"/>
            </w:tcBorders>
            <w:vAlign w:val="center"/>
          </w:tcPr>
          <w:p w14:paraId="4089C12D" w14:textId="77777777" w:rsidR="000A7C89" w:rsidRPr="0029741D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29741D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M</w:t>
            </w:r>
            <w:r w:rsidRPr="0029741D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 xml:space="preserve">ean 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%</w:t>
            </w:r>
            <w:r w:rsidRPr="0029741D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CV</w:t>
            </w:r>
          </w:p>
        </w:tc>
      </w:tr>
      <w:tr w:rsidR="000A7C89" w14:paraId="499469D6" w14:textId="77777777" w:rsidTr="00752472">
        <w:trPr>
          <w:trHeight w:val="368"/>
          <w:jc w:val="center"/>
        </w:trPr>
        <w:tc>
          <w:tcPr>
            <w:tcW w:w="1968" w:type="dxa"/>
            <w:vMerge w:val="restart"/>
            <w:tcBorders>
              <w:top w:val="nil"/>
              <w:left w:val="nil"/>
              <w:bottom w:val="nil"/>
            </w:tcBorders>
            <w:vAlign w:val="center"/>
          </w:tcPr>
          <w:p w14:paraId="35B30347" w14:textId="77777777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D4168">
              <w:rPr>
                <w:rFonts w:ascii="Arial" w:hAnsi="Arial" w:cs="Arial"/>
                <w:b/>
                <w:bCs/>
                <w:sz w:val="18"/>
                <w:szCs w:val="18"/>
              </w:rPr>
              <w:t>Sample-</w:t>
            </w:r>
            <w:r>
              <w:rPr>
                <w:rFonts w:ascii="Arial" w:hAnsi="Arial" w:cs="Arial"/>
                <w:b/>
                <w:bCs/>
                <w:sz w:val="18"/>
                <w:szCs w:val="18"/>
              </w:rPr>
              <w:t>4</w:t>
            </w:r>
            <w:r w:rsidRPr="006D4168">
              <w:rPr>
                <w:rFonts w:ascii="Arial" w:hAnsi="Arial" w:cs="Arial"/>
                <w:b/>
                <w:bCs/>
                <w:sz w:val="18"/>
                <w:szCs w:val="18"/>
              </w:rPr>
              <w:t>#</w:t>
            </w:r>
          </w:p>
        </w:tc>
        <w:tc>
          <w:tcPr>
            <w:tcW w:w="804" w:type="dxa"/>
            <w:tcBorders>
              <w:top w:val="nil"/>
            </w:tcBorders>
            <w:vAlign w:val="center"/>
          </w:tcPr>
          <w:p w14:paraId="2F918FFD" w14:textId="77777777" w:rsidR="000A7C89" w:rsidRPr="00914597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08495F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TEST1</w:t>
            </w:r>
          </w:p>
        </w:tc>
        <w:tc>
          <w:tcPr>
            <w:tcW w:w="2012" w:type="dxa"/>
            <w:tcBorders>
              <w:top w:val="nil"/>
            </w:tcBorders>
            <w:vAlign w:val="center"/>
          </w:tcPr>
          <w:p w14:paraId="7E4DA48A" w14:textId="7DC729FC" w:rsidR="000A7C89" w:rsidRPr="00914597" w:rsidRDefault="00E93A01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8238.4</w:t>
            </w:r>
          </w:p>
        </w:tc>
        <w:tc>
          <w:tcPr>
            <w:tcW w:w="1701" w:type="dxa"/>
            <w:tcBorders>
              <w:top w:val="nil"/>
            </w:tcBorders>
            <w:vAlign w:val="center"/>
          </w:tcPr>
          <w:p w14:paraId="03AE34DA" w14:textId="11E43182" w:rsidR="000A7C89" w:rsidRPr="00914597" w:rsidRDefault="00E93A01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8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884.1</w:t>
            </w:r>
          </w:p>
        </w:tc>
        <w:tc>
          <w:tcPr>
            <w:tcW w:w="1894" w:type="dxa"/>
            <w:vMerge w:val="restart"/>
            <w:tcBorders>
              <w:top w:val="nil"/>
            </w:tcBorders>
            <w:vAlign w:val="center"/>
          </w:tcPr>
          <w:p w14:paraId="4D2E4644" w14:textId="33A832A6" w:rsidR="000A7C89" w:rsidRPr="00914597" w:rsidRDefault="00157033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8414.0</w:t>
            </w:r>
          </w:p>
        </w:tc>
        <w:tc>
          <w:tcPr>
            <w:tcW w:w="790" w:type="dxa"/>
            <w:vMerge w:val="restart"/>
            <w:tcBorders>
              <w:top w:val="nil"/>
            </w:tcBorders>
            <w:vAlign w:val="center"/>
          </w:tcPr>
          <w:p w14:paraId="034A8BF4" w14:textId="15C59D04" w:rsidR="000A7C89" w:rsidRPr="00914597" w:rsidRDefault="00157033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238.6</w:t>
            </w:r>
          </w:p>
        </w:tc>
        <w:tc>
          <w:tcPr>
            <w:tcW w:w="803" w:type="dxa"/>
            <w:vMerge w:val="restart"/>
            <w:tcBorders>
              <w:top w:val="nil"/>
            </w:tcBorders>
            <w:vAlign w:val="center"/>
          </w:tcPr>
          <w:p w14:paraId="5DE7BCAC" w14:textId="77777777" w:rsidR="000A7C89" w:rsidRPr="00914597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08495F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2.8</w:t>
            </w:r>
          </w:p>
        </w:tc>
        <w:tc>
          <w:tcPr>
            <w:tcW w:w="1137" w:type="dxa"/>
            <w:vMerge w:val="restart"/>
            <w:tcBorders>
              <w:top w:val="nil"/>
              <w:bottom w:val="nil"/>
              <w:right w:val="nil"/>
            </w:tcBorders>
            <w:vAlign w:val="center"/>
          </w:tcPr>
          <w:p w14:paraId="1E3DF2B2" w14:textId="77777777" w:rsidR="000A7C89" w:rsidRPr="00914597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914597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5</w:t>
            </w:r>
            <w:r w:rsidRPr="00914597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.1</w:t>
            </w:r>
          </w:p>
        </w:tc>
      </w:tr>
      <w:tr w:rsidR="000A7C89" w14:paraId="3649A53A" w14:textId="77777777" w:rsidTr="00752472">
        <w:trPr>
          <w:trHeight w:val="356"/>
          <w:jc w:val="center"/>
        </w:trPr>
        <w:tc>
          <w:tcPr>
            <w:tcW w:w="1968" w:type="dxa"/>
            <w:vMerge/>
            <w:tcBorders>
              <w:top w:val="nil"/>
              <w:left w:val="nil"/>
              <w:bottom w:val="nil"/>
            </w:tcBorders>
            <w:vAlign w:val="center"/>
          </w:tcPr>
          <w:p w14:paraId="5DAD020B" w14:textId="77777777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4" w:type="dxa"/>
            <w:vAlign w:val="center"/>
          </w:tcPr>
          <w:p w14:paraId="51344EE4" w14:textId="77777777" w:rsidR="000A7C89" w:rsidRPr="00914597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08495F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TEST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2012" w:type="dxa"/>
            <w:vAlign w:val="center"/>
          </w:tcPr>
          <w:p w14:paraId="5EC35412" w14:textId="0EA2B2EB" w:rsidR="000A7C89" w:rsidRPr="00914597" w:rsidRDefault="00E93A01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8750.0</w:t>
            </w:r>
          </w:p>
        </w:tc>
        <w:tc>
          <w:tcPr>
            <w:tcW w:w="1701" w:type="dxa"/>
            <w:vAlign w:val="center"/>
          </w:tcPr>
          <w:p w14:paraId="067D2F2D" w14:textId="72E92281" w:rsidR="000A7C89" w:rsidRPr="00914597" w:rsidRDefault="00E93A01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8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573.6</w:t>
            </w:r>
          </w:p>
        </w:tc>
        <w:tc>
          <w:tcPr>
            <w:tcW w:w="1894" w:type="dxa"/>
            <w:vMerge/>
            <w:vAlign w:val="center"/>
          </w:tcPr>
          <w:p w14:paraId="0B8795C3" w14:textId="77777777" w:rsidR="000A7C89" w:rsidRPr="00914597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790" w:type="dxa"/>
            <w:vMerge/>
            <w:vAlign w:val="center"/>
          </w:tcPr>
          <w:p w14:paraId="6B890718" w14:textId="77777777" w:rsidR="000A7C89" w:rsidRPr="00914597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803" w:type="dxa"/>
            <w:vMerge/>
            <w:vAlign w:val="center"/>
          </w:tcPr>
          <w:p w14:paraId="02E218D6" w14:textId="77777777" w:rsidR="000A7C89" w:rsidRPr="00914597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137" w:type="dxa"/>
            <w:vMerge/>
            <w:tcBorders>
              <w:top w:val="nil"/>
              <w:bottom w:val="nil"/>
              <w:right w:val="nil"/>
            </w:tcBorders>
            <w:vAlign w:val="center"/>
          </w:tcPr>
          <w:p w14:paraId="36DF799F" w14:textId="77777777" w:rsidR="000A7C89" w:rsidRPr="00914597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</w:tr>
      <w:tr w:rsidR="000A7C89" w14:paraId="4130B272" w14:textId="77777777" w:rsidTr="00752472">
        <w:trPr>
          <w:trHeight w:val="368"/>
          <w:jc w:val="center"/>
        </w:trPr>
        <w:tc>
          <w:tcPr>
            <w:tcW w:w="1968" w:type="dxa"/>
            <w:vMerge/>
            <w:tcBorders>
              <w:top w:val="nil"/>
              <w:left w:val="nil"/>
              <w:bottom w:val="nil"/>
            </w:tcBorders>
            <w:vAlign w:val="center"/>
          </w:tcPr>
          <w:p w14:paraId="42547218" w14:textId="77777777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4" w:type="dxa"/>
            <w:vAlign w:val="center"/>
          </w:tcPr>
          <w:p w14:paraId="3CA9DC42" w14:textId="77777777" w:rsidR="000A7C89" w:rsidRPr="00914597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08495F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TEST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2012" w:type="dxa"/>
            <w:vAlign w:val="center"/>
          </w:tcPr>
          <w:p w14:paraId="5B73AC23" w14:textId="2EE3DF2C" w:rsidR="000A7C89" w:rsidRPr="00914597" w:rsidRDefault="00157033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8120.3</w:t>
            </w:r>
          </w:p>
        </w:tc>
        <w:tc>
          <w:tcPr>
            <w:tcW w:w="1701" w:type="dxa"/>
            <w:vAlign w:val="center"/>
          </w:tcPr>
          <w:p w14:paraId="7F9FA496" w14:textId="747498DB" w:rsidR="000A7C89" w:rsidRPr="00914597" w:rsidRDefault="00157033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8173.6</w:t>
            </w:r>
          </w:p>
        </w:tc>
        <w:tc>
          <w:tcPr>
            <w:tcW w:w="1894" w:type="dxa"/>
            <w:vMerge/>
            <w:vAlign w:val="center"/>
          </w:tcPr>
          <w:p w14:paraId="2A7A0195" w14:textId="77777777" w:rsidR="000A7C89" w:rsidRPr="00914597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790" w:type="dxa"/>
            <w:vMerge/>
            <w:vAlign w:val="center"/>
          </w:tcPr>
          <w:p w14:paraId="259B8AF8" w14:textId="77777777" w:rsidR="000A7C89" w:rsidRPr="00914597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803" w:type="dxa"/>
            <w:vMerge/>
            <w:vAlign w:val="center"/>
          </w:tcPr>
          <w:p w14:paraId="5B2F1DC4" w14:textId="77777777" w:rsidR="000A7C89" w:rsidRPr="00914597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137" w:type="dxa"/>
            <w:vMerge/>
            <w:tcBorders>
              <w:top w:val="nil"/>
              <w:bottom w:val="nil"/>
              <w:right w:val="nil"/>
            </w:tcBorders>
            <w:vAlign w:val="center"/>
          </w:tcPr>
          <w:p w14:paraId="3995C198" w14:textId="77777777" w:rsidR="000A7C89" w:rsidRPr="00914597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</w:tr>
      <w:tr w:rsidR="000A7C89" w14:paraId="4A943C50" w14:textId="77777777" w:rsidTr="00752472">
        <w:trPr>
          <w:trHeight w:val="368"/>
          <w:jc w:val="center"/>
        </w:trPr>
        <w:tc>
          <w:tcPr>
            <w:tcW w:w="1968" w:type="dxa"/>
            <w:vMerge/>
            <w:tcBorders>
              <w:top w:val="nil"/>
              <w:left w:val="nil"/>
              <w:bottom w:val="nil"/>
            </w:tcBorders>
            <w:vAlign w:val="center"/>
          </w:tcPr>
          <w:p w14:paraId="043A8B2C" w14:textId="77777777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4" w:type="dxa"/>
            <w:vAlign w:val="center"/>
          </w:tcPr>
          <w:p w14:paraId="54F9BC99" w14:textId="77777777" w:rsidR="000A7C89" w:rsidRPr="00914597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08495F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TEST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2012" w:type="dxa"/>
            <w:vAlign w:val="center"/>
          </w:tcPr>
          <w:p w14:paraId="0BC51A78" w14:textId="6B19F6B5" w:rsidR="000A7C89" w:rsidRPr="00914597" w:rsidRDefault="00157033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8310.0</w:t>
            </w:r>
          </w:p>
        </w:tc>
        <w:tc>
          <w:tcPr>
            <w:tcW w:w="1701" w:type="dxa"/>
            <w:vAlign w:val="center"/>
          </w:tcPr>
          <w:p w14:paraId="23951BC0" w14:textId="174FD8DF" w:rsidR="000A7C89" w:rsidRPr="00914597" w:rsidRDefault="00157033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8262.1</w:t>
            </w:r>
          </w:p>
        </w:tc>
        <w:tc>
          <w:tcPr>
            <w:tcW w:w="1894" w:type="dxa"/>
            <w:vMerge/>
            <w:vAlign w:val="center"/>
          </w:tcPr>
          <w:p w14:paraId="2A566A65" w14:textId="77777777" w:rsidR="000A7C89" w:rsidRPr="00914597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790" w:type="dxa"/>
            <w:vMerge/>
            <w:vAlign w:val="center"/>
          </w:tcPr>
          <w:p w14:paraId="503C6FC5" w14:textId="77777777" w:rsidR="000A7C89" w:rsidRPr="00914597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803" w:type="dxa"/>
            <w:vMerge/>
            <w:vAlign w:val="center"/>
          </w:tcPr>
          <w:p w14:paraId="3998B28E" w14:textId="77777777" w:rsidR="000A7C89" w:rsidRPr="00914597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137" w:type="dxa"/>
            <w:vMerge/>
            <w:tcBorders>
              <w:top w:val="nil"/>
              <w:bottom w:val="nil"/>
              <w:right w:val="nil"/>
            </w:tcBorders>
            <w:vAlign w:val="center"/>
          </w:tcPr>
          <w:p w14:paraId="3206D132" w14:textId="77777777" w:rsidR="000A7C89" w:rsidRPr="00914597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</w:tr>
      <w:tr w:rsidR="000A7C89" w14:paraId="52AEF704" w14:textId="77777777" w:rsidTr="00752472">
        <w:trPr>
          <w:trHeight w:val="368"/>
          <w:jc w:val="center"/>
        </w:trPr>
        <w:tc>
          <w:tcPr>
            <w:tcW w:w="1968" w:type="dxa"/>
            <w:vMerge w:val="restart"/>
            <w:tcBorders>
              <w:top w:val="nil"/>
              <w:left w:val="nil"/>
              <w:bottom w:val="nil"/>
            </w:tcBorders>
            <w:vAlign w:val="center"/>
          </w:tcPr>
          <w:p w14:paraId="33DA980A" w14:textId="77777777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D4168">
              <w:rPr>
                <w:rFonts w:ascii="Arial" w:hAnsi="Arial" w:cs="Arial"/>
                <w:b/>
                <w:bCs/>
                <w:sz w:val="18"/>
                <w:szCs w:val="18"/>
              </w:rPr>
              <w:t>Sample-</w:t>
            </w:r>
            <w:r>
              <w:rPr>
                <w:rFonts w:ascii="Arial" w:hAnsi="Arial" w:cs="Arial"/>
                <w:b/>
                <w:bCs/>
                <w:sz w:val="18"/>
                <w:szCs w:val="18"/>
              </w:rPr>
              <w:t>5</w:t>
            </w:r>
            <w:r w:rsidRPr="006D4168">
              <w:rPr>
                <w:rFonts w:ascii="Arial" w:hAnsi="Arial" w:cs="Arial"/>
                <w:b/>
                <w:bCs/>
                <w:sz w:val="18"/>
                <w:szCs w:val="18"/>
              </w:rPr>
              <w:t>#</w:t>
            </w:r>
          </w:p>
        </w:tc>
        <w:tc>
          <w:tcPr>
            <w:tcW w:w="804" w:type="dxa"/>
            <w:vAlign w:val="center"/>
          </w:tcPr>
          <w:p w14:paraId="64077C57" w14:textId="77777777" w:rsidR="000A7C89" w:rsidRPr="00914597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08495F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TEST1</w:t>
            </w:r>
          </w:p>
        </w:tc>
        <w:tc>
          <w:tcPr>
            <w:tcW w:w="2012" w:type="dxa"/>
            <w:vAlign w:val="center"/>
          </w:tcPr>
          <w:p w14:paraId="0E3A051A" w14:textId="02407228" w:rsidR="000A7C89" w:rsidRPr="00914597" w:rsidRDefault="00157033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2129.0</w:t>
            </w:r>
          </w:p>
        </w:tc>
        <w:tc>
          <w:tcPr>
            <w:tcW w:w="1701" w:type="dxa"/>
            <w:vAlign w:val="center"/>
          </w:tcPr>
          <w:p w14:paraId="62E274B5" w14:textId="470168C3" w:rsidR="000A7C89" w:rsidRPr="00914597" w:rsidRDefault="00157033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2346.4</w:t>
            </w:r>
          </w:p>
        </w:tc>
        <w:tc>
          <w:tcPr>
            <w:tcW w:w="1894" w:type="dxa"/>
            <w:vMerge w:val="restart"/>
            <w:vAlign w:val="center"/>
          </w:tcPr>
          <w:p w14:paraId="24A441C9" w14:textId="583DF363" w:rsidR="000A7C89" w:rsidRPr="00914597" w:rsidRDefault="00157033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2287.4</w:t>
            </w:r>
          </w:p>
        </w:tc>
        <w:tc>
          <w:tcPr>
            <w:tcW w:w="790" w:type="dxa"/>
            <w:vMerge w:val="restart"/>
            <w:vAlign w:val="center"/>
          </w:tcPr>
          <w:p w14:paraId="4C7C836D" w14:textId="105BD984" w:rsidR="000A7C89" w:rsidRPr="00914597" w:rsidRDefault="00157033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134.5</w:t>
            </w:r>
          </w:p>
        </w:tc>
        <w:tc>
          <w:tcPr>
            <w:tcW w:w="803" w:type="dxa"/>
            <w:vMerge w:val="restart"/>
            <w:vAlign w:val="center"/>
          </w:tcPr>
          <w:p w14:paraId="5FCACA68" w14:textId="77777777" w:rsidR="000A7C89" w:rsidRPr="00914597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08495F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5.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9</w:t>
            </w:r>
          </w:p>
        </w:tc>
        <w:tc>
          <w:tcPr>
            <w:tcW w:w="1137" w:type="dxa"/>
            <w:vMerge/>
            <w:tcBorders>
              <w:top w:val="nil"/>
              <w:bottom w:val="nil"/>
              <w:right w:val="nil"/>
            </w:tcBorders>
            <w:vAlign w:val="center"/>
          </w:tcPr>
          <w:p w14:paraId="01C3E182" w14:textId="77777777" w:rsidR="000A7C89" w:rsidRPr="00914597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</w:tr>
      <w:tr w:rsidR="000A7C89" w14:paraId="7DEEB0A2" w14:textId="77777777" w:rsidTr="00752472">
        <w:trPr>
          <w:trHeight w:val="368"/>
          <w:jc w:val="center"/>
        </w:trPr>
        <w:tc>
          <w:tcPr>
            <w:tcW w:w="1968" w:type="dxa"/>
            <w:vMerge/>
            <w:tcBorders>
              <w:top w:val="nil"/>
              <w:left w:val="nil"/>
              <w:bottom w:val="nil"/>
            </w:tcBorders>
            <w:vAlign w:val="center"/>
          </w:tcPr>
          <w:p w14:paraId="1D47368A" w14:textId="77777777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4" w:type="dxa"/>
            <w:vAlign w:val="center"/>
          </w:tcPr>
          <w:p w14:paraId="50040DB2" w14:textId="77777777" w:rsidR="000A7C89" w:rsidRPr="00914597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08495F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TEST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2012" w:type="dxa"/>
            <w:vAlign w:val="center"/>
          </w:tcPr>
          <w:p w14:paraId="468E3D08" w14:textId="6E169BB8" w:rsidR="000A7C89" w:rsidRPr="00914597" w:rsidRDefault="00157033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2321.7</w:t>
            </w:r>
          </w:p>
        </w:tc>
        <w:tc>
          <w:tcPr>
            <w:tcW w:w="1701" w:type="dxa"/>
            <w:vAlign w:val="center"/>
          </w:tcPr>
          <w:p w14:paraId="59C82DCD" w14:textId="3C951B9B" w:rsidR="000A7C89" w:rsidRPr="00914597" w:rsidRDefault="00157033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2159.9</w:t>
            </w:r>
          </w:p>
        </w:tc>
        <w:tc>
          <w:tcPr>
            <w:tcW w:w="1894" w:type="dxa"/>
            <w:vMerge/>
            <w:vAlign w:val="center"/>
          </w:tcPr>
          <w:p w14:paraId="6F91FFC4" w14:textId="77777777" w:rsidR="000A7C89" w:rsidRPr="00914597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790" w:type="dxa"/>
            <w:vMerge/>
            <w:vAlign w:val="center"/>
          </w:tcPr>
          <w:p w14:paraId="4F0DEA6E" w14:textId="77777777" w:rsidR="000A7C89" w:rsidRPr="00914597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803" w:type="dxa"/>
            <w:vMerge/>
            <w:vAlign w:val="center"/>
          </w:tcPr>
          <w:p w14:paraId="63E74AE9" w14:textId="77777777" w:rsidR="000A7C89" w:rsidRPr="00914597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137" w:type="dxa"/>
            <w:vMerge/>
            <w:tcBorders>
              <w:top w:val="nil"/>
              <w:bottom w:val="nil"/>
              <w:right w:val="nil"/>
            </w:tcBorders>
            <w:vAlign w:val="center"/>
          </w:tcPr>
          <w:p w14:paraId="3B31BB64" w14:textId="77777777" w:rsidR="000A7C89" w:rsidRPr="00914597" w:rsidRDefault="000A7C89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</w:tr>
      <w:tr w:rsidR="000A7C89" w14:paraId="7BA40839" w14:textId="77777777" w:rsidTr="00752472">
        <w:trPr>
          <w:trHeight w:val="368"/>
          <w:jc w:val="center"/>
        </w:trPr>
        <w:tc>
          <w:tcPr>
            <w:tcW w:w="1968" w:type="dxa"/>
            <w:vMerge/>
            <w:tcBorders>
              <w:top w:val="nil"/>
              <w:left w:val="nil"/>
              <w:bottom w:val="nil"/>
            </w:tcBorders>
            <w:vAlign w:val="center"/>
          </w:tcPr>
          <w:p w14:paraId="48FB37BA" w14:textId="77777777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4" w:type="dxa"/>
            <w:vAlign w:val="center"/>
          </w:tcPr>
          <w:p w14:paraId="6895C497" w14:textId="77777777" w:rsidR="000A7C89" w:rsidRDefault="000A7C89" w:rsidP="00301325">
            <w:pPr>
              <w:adjustRightInd w:val="0"/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08495F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TEST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2012" w:type="dxa"/>
            <w:vAlign w:val="center"/>
          </w:tcPr>
          <w:p w14:paraId="54A3D5E2" w14:textId="3A9FB3E5" w:rsidR="000A7C89" w:rsidRDefault="00157033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2194.0</w:t>
            </w:r>
          </w:p>
        </w:tc>
        <w:tc>
          <w:tcPr>
            <w:tcW w:w="1701" w:type="dxa"/>
            <w:vAlign w:val="center"/>
          </w:tcPr>
          <w:p w14:paraId="2C5110B3" w14:textId="7C4B3F3E" w:rsidR="000A7C89" w:rsidRPr="00F83D32" w:rsidRDefault="00157033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2177.0</w:t>
            </w:r>
          </w:p>
        </w:tc>
        <w:tc>
          <w:tcPr>
            <w:tcW w:w="1894" w:type="dxa"/>
            <w:vMerge/>
            <w:vAlign w:val="center"/>
          </w:tcPr>
          <w:p w14:paraId="3CFA7573" w14:textId="77777777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90" w:type="dxa"/>
            <w:vMerge/>
            <w:vAlign w:val="center"/>
          </w:tcPr>
          <w:p w14:paraId="6F788F1F" w14:textId="77777777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3" w:type="dxa"/>
            <w:vMerge/>
            <w:vAlign w:val="center"/>
          </w:tcPr>
          <w:p w14:paraId="7F178A00" w14:textId="77777777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7" w:type="dxa"/>
            <w:vMerge/>
            <w:tcBorders>
              <w:top w:val="nil"/>
              <w:bottom w:val="nil"/>
              <w:right w:val="nil"/>
            </w:tcBorders>
            <w:vAlign w:val="center"/>
          </w:tcPr>
          <w:p w14:paraId="45161803" w14:textId="77777777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A7C89" w14:paraId="16C84B65" w14:textId="77777777" w:rsidTr="00752472">
        <w:trPr>
          <w:trHeight w:val="368"/>
          <w:jc w:val="center"/>
        </w:trPr>
        <w:tc>
          <w:tcPr>
            <w:tcW w:w="1968" w:type="dxa"/>
            <w:vMerge/>
            <w:tcBorders>
              <w:top w:val="nil"/>
              <w:left w:val="nil"/>
              <w:bottom w:val="nil"/>
            </w:tcBorders>
            <w:vAlign w:val="center"/>
          </w:tcPr>
          <w:p w14:paraId="5EDC6A71" w14:textId="77777777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4" w:type="dxa"/>
            <w:tcBorders>
              <w:bottom w:val="nil"/>
            </w:tcBorders>
            <w:vAlign w:val="center"/>
          </w:tcPr>
          <w:p w14:paraId="48EC5514" w14:textId="77777777" w:rsidR="000A7C89" w:rsidRDefault="000A7C89" w:rsidP="00301325">
            <w:pPr>
              <w:adjustRightInd w:val="0"/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08495F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TEST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2012" w:type="dxa"/>
            <w:tcBorders>
              <w:bottom w:val="nil"/>
            </w:tcBorders>
            <w:vAlign w:val="center"/>
          </w:tcPr>
          <w:p w14:paraId="2D88CCEA" w14:textId="4F2EACB6" w:rsidR="000A7C89" w:rsidRDefault="00157033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2384.2</w:t>
            </w:r>
          </w:p>
        </w:tc>
        <w:tc>
          <w:tcPr>
            <w:tcW w:w="1701" w:type="dxa"/>
            <w:tcBorders>
              <w:bottom w:val="nil"/>
            </w:tcBorders>
            <w:vAlign w:val="center"/>
          </w:tcPr>
          <w:p w14:paraId="7429EF04" w14:textId="5EEC4D32" w:rsidR="000A7C89" w:rsidRPr="00F83D32" w:rsidRDefault="00157033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2586.8</w:t>
            </w:r>
          </w:p>
        </w:tc>
        <w:tc>
          <w:tcPr>
            <w:tcW w:w="1894" w:type="dxa"/>
            <w:vMerge/>
            <w:tcBorders>
              <w:bottom w:val="nil"/>
            </w:tcBorders>
            <w:vAlign w:val="center"/>
          </w:tcPr>
          <w:p w14:paraId="07C36DA2" w14:textId="77777777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90" w:type="dxa"/>
            <w:vMerge/>
            <w:tcBorders>
              <w:bottom w:val="nil"/>
            </w:tcBorders>
            <w:vAlign w:val="center"/>
          </w:tcPr>
          <w:p w14:paraId="6F519905" w14:textId="77777777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3" w:type="dxa"/>
            <w:vMerge/>
            <w:tcBorders>
              <w:bottom w:val="nil"/>
            </w:tcBorders>
            <w:vAlign w:val="center"/>
          </w:tcPr>
          <w:p w14:paraId="2868455C" w14:textId="77777777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7" w:type="dxa"/>
            <w:vMerge/>
            <w:tcBorders>
              <w:top w:val="nil"/>
              <w:bottom w:val="nil"/>
              <w:right w:val="nil"/>
            </w:tcBorders>
            <w:vAlign w:val="center"/>
          </w:tcPr>
          <w:p w14:paraId="4339ADAB" w14:textId="77777777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A7C89" w14:paraId="288B3AC7" w14:textId="77777777" w:rsidTr="00752472">
        <w:trPr>
          <w:trHeight w:val="368"/>
          <w:jc w:val="center"/>
        </w:trPr>
        <w:tc>
          <w:tcPr>
            <w:tcW w:w="1968" w:type="dxa"/>
            <w:vMerge w:val="restart"/>
            <w:tcBorders>
              <w:top w:val="nil"/>
              <w:left w:val="nil"/>
              <w:bottom w:val="nil"/>
            </w:tcBorders>
            <w:vAlign w:val="center"/>
          </w:tcPr>
          <w:p w14:paraId="1D01261A" w14:textId="77777777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D4168">
              <w:rPr>
                <w:rFonts w:ascii="Arial" w:hAnsi="Arial" w:cs="Arial"/>
                <w:b/>
                <w:bCs/>
                <w:sz w:val="18"/>
                <w:szCs w:val="18"/>
              </w:rPr>
              <w:t>Sample-</w:t>
            </w:r>
            <w:r>
              <w:rPr>
                <w:rFonts w:ascii="Arial" w:hAnsi="Arial" w:cs="Arial"/>
                <w:b/>
                <w:bCs/>
                <w:sz w:val="18"/>
                <w:szCs w:val="18"/>
              </w:rPr>
              <w:t>6</w:t>
            </w:r>
            <w:r w:rsidRPr="006D4168">
              <w:rPr>
                <w:rFonts w:ascii="Arial" w:hAnsi="Arial" w:cs="Arial"/>
                <w:b/>
                <w:bCs/>
                <w:sz w:val="18"/>
                <w:szCs w:val="18"/>
              </w:rPr>
              <w:t>#</w:t>
            </w:r>
          </w:p>
        </w:tc>
        <w:tc>
          <w:tcPr>
            <w:tcW w:w="804" w:type="dxa"/>
            <w:tcBorders>
              <w:top w:val="nil"/>
              <w:bottom w:val="nil"/>
            </w:tcBorders>
            <w:vAlign w:val="center"/>
          </w:tcPr>
          <w:p w14:paraId="501F8711" w14:textId="77777777" w:rsidR="000A7C89" w:rsidRDefault="000A7C89" w:rsidP="00301325">
            <w:pPr>
              <w:adjustRightInd w:val="0"/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08495F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TEST1</w:t>
            </w:r>
          </w:p>
        </w:tc>
        <w:tc>
          <w:tcPr>
            <w:tcW w:w="2012" w:type="dxa"/>
            <w:tcBorders>
              <w:top w:val="nil"/>
              <w:bottom w:val="nil"/>
            </w:tcBorders>
            <w:vAlign w:val="center"/>
          </w:tcPr>
          <w:p w14:paraId="648D65EC" w14:textId="18B37BB0" w:rsidR="000A7C89" w:rsidRPr="00F83D32" w:rsidRDefault="00F83D32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1170.7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1F8C0B44" w14:textId="3AA9FD88" w:rsidR="000A7C89" w:rsidRPr="00F83D32" w:rsidRDefault="00F83D32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F83D32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1</w:t>
            </w:r>
            <w:r w:rsidRPr="00F83D32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240.4</w:t>
            </w:r>
          </w:p>
        </w:tc>
        <w:tc>
          <w:tcPr>
            <w:tcW w:w="1894" w:type="dxa"/>
            <w:vMerge w:val="restart"/>
            <w:tcBorders>
              <w:top w:val="nil"/>
              <w:bottom w:val="nil"/>
            </w:tcBorders>
            <w:vAlign w:val="center"/>
          </w:tcPr>
          <w:p w14:paraId="5A990532" w14:textId="5051D9CB" w:rsidR="000A7C89" w:rsidRDefault="00F83D32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1098.5</w:t>
            </w:r>
          </w:p>
        </w:tc>
        <w:tc>
          <w:tcPr>
            <w:tcW w:w="790" w:type="dxa"/>
            <w:vMerge w:val="restart"/>
            <w:tcBorders>
              <w:top w:val="nil"/>
              <w:bottom w:val="nil"/>
            </w:tcBorders>
            <w:vAlign w:val="center"/>
          </w:tcPr>
          <w:p w14:paraId="3B6932AB" w14:textId="7B75E225" w:rsidR="000A7C89" w:rsidRDefault="00F83D32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73.9</w:t>
            </w:r>
          </w:p>
        </w:tc>
        <w:tc>
          <w:tcPr>
            <w:tcW w:w="803" w:type="dxa"/>
            <w:vMerge w:val="restart"/>
            <w:tcBorders>
              <w:top w:val="nil"/>
              <w:bottom w:val="nil"/>
            </w:tcBorders>
            <w:vAlign w:val="center"/>
          </w:tcPr>
          <w:p w14:paraId="4DC9AC5A" w14:textId="77777777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6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.7</w:t>
            </w:r>
          </w:p>
        </w:tc>
        <w:tc>
          <w:tcPr>
            <w:tcW w:w="1137" w:type="dxa"/>
            <w:vMerge/>
            <w:tcBorders>
              <w:top w:val="nil"/>
              <w:bottom w:val="nil"/>
              <w:right w:val="nil"/>
            </w:tcBorders>
            <w:vAlign w:val="center"/>
          </w:tcPr>
          <w:p w14:paraId="4CE5D78E" w14:textId="77777777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A7C89" w14:paraId="0D39297B" w14:textId="77777777" w:rsidTr="00752472">
        <w:trPr>
          <w:trHeight w:val="368"/>
          <w:jc w:val="center"/>
        </w:trPr>
        <w:tc>
          <w:tcPr>
            <w:tcW w:w="1968" w:type="dxa"/>
            <w:vMerge/>
            <w:tcBorders>
              <w:top w:val="nil"/>
              <w:left w:val="nil"/>
              <w:bottom w:val="nil"/>
            </w:tcBorders>
            <w:vAlign w:val="center"/>
          </w:tcPr>
          <w:p w14:paraId="005AB61E" w14:textId="77777777" w:rsidR="000A7C89" w:rsidRDefault="000A7C89" w:rsidP="00301325">
            <w:pPr>
              <w:adjustRightInd w:val="0"/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4" w:type="dxa"/>
            <w:tcBorders>
              <w:top w:val="nil"/>
              <w:bottom w:val="nil"/>
            </w:tcBorders>
            <w:vAlign w:val="center"/>
          </w:tcPr>
          <w:p w14:paraId="33095DDD" w14:textId="77777777" w:rsidR="000A7C89" w:rsidRDefault="000A7C89" w:rsidP="00301325">
            <w:pPr>
              <w:adjustRightInd w:val="0"/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08495F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TEST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2012" w:type="dxa"/>
            <w:tcBorders>
              <w:top w:val="nil"/>
              <w:bottom w:val="nil"/>
            </w:tcBorders>
            <w:vAlign w:val="center"/>
          </w:tcPr>
          <w:p w14:paraId="0962AD46" w14:textId="51F08901" w:rsidR="000A7C89" w:rsidRPr="00F83D32" w:rsidRDefault="00F83D32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1029.1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299E0AF5" w14:textId="06FB5D28" w:rsidR="000A7C89" w:rsidRPr="00F83D32" w:rsidRDefault="00F83D32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059.4</w:t>
            </w:r>
          </w:p>
        </w:tc>
        <w:tc>
          <w:tcPr>
            <w:tcW w:w="1894" w:type="dxa"/>
            <w:vMerge/>
            <w:tcBorders>
              <w:top w:val="nil"/>
              <w:bottom w:val="nil"/>
            </w:tcBorders>
            <w:vAlign w:val="center"/>
          </w:tcPr>
          <w:p w14:paraId="2F171925" w14:textId="77777777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90" w:type="dxa"/>
            <w:vMerge/>
            <w:tcBorders>
              <w:top w:val="nil"/>
              <w:bottom w:val="nil"/>
            </w:tcBorders>
            <w:vAlign w:val="center"/>
          </w:tcPr>
          <w:p w14:paraId="242C6680" w14:textId="77777777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3" w:type="dxa"/>
            <w:vMerge/>
            <w:tcBorders>
              <w:top w:val="nil"/>
              <w:bottom w:val="nil"/>
            </w:tcBorders>
            <w:vAlign w:val="center"/>
          </w:tcPr>
          <w:p w14:paraId="56650FF8" w14:textId="77777777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7" w:type="dxa"/>
            <w:vMerge/>
            <w:tcBorders>
              <w:top w:val="nil"/>
              <w:bottom w:val="nil"/>
              <w:right w:val="nil"/>
            </w:tcBorders>
            <w:vAlign w:val="center"/>
          </w:tcPr>
          <w:p w14:paraId="7E228444" w14:textId="77777777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A7C89" w14:paraId="0846D2F6" w14:textId="77777777" w:rsidTr="00752472">
        <w:trPr>
          <w:trHeight w:val="368"/>
          <w:jc w:val="center"/>
        </w:trPr>
        <w:tc>
          <w:tcPr>
            <w:tcW w:w="1968" w:type="dxa"/>
            <w:vMerge/>
            <w:tcBorders>
              <w:top w:val="nil"/>
              <w:left w:val="nil"/>
              <w:bottom w:val="nil"/>
            </w:tcBorders>
            <w:vAlign w:val="center"/>
          </w:tcPr>
          <w:p w14:paraId="64F90210" w14:textId="77777777" w:rsidR="000A7C89" w:rsidRDefault="000A7C89" w:rsidP="00301325">
            <w:pPr>
              <w:adjustRightInd w:val="0"/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4" w:type="dxa"/>
            <w:tcBorders>
              <w:top w:val="nil"/>
              <w:bottom w:val="nil"/>
            </w:tcBorders>
            <w:vAlign w:val="center"/>
          </w:tcPr>
          <w:p w14:paraId="3FD10A5C" w14:textId="77777777" w:rsidR="000A7C89" w:rsidRDefault="000A7C89" w:rsidP="00301325">
            <w:pPr>
              <w:adjustRightInd w:val="0"/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08495F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TEST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2012" w:type="dxa"/>
            <w:tcBorders>
              <w:top w:val="nil"/>
              <w:bottom w:val="nil"/>
            </w:tcBorders>
            <w:vAlign w:val="center"/>
          </w:tcPr>
          <w:p w14:paraId="51875080" w14:textId="10CBE644" w:rsidR="000A7C89" w:rsidRPr="00F83D32" w:rsidRDefault="00F83D32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F83D32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1</w:t>
            </w:r>
            <w:r w:rsidRPr="00F83D32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081.4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4F28199D" w14:textId="0449E4D1" w:rsidR="000A7C89" w:rsidRPr="00F83D32" w:rsidRDefault="00F83D32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027.0</w:t>
            </w:r>
          </w:p>
        </w:tc>
        <w:tc>
          <w:tcPr>
            <w:tcW w:w="1894" w:type="dxa"/>
            <w:vMerge/>
            <w:tcBorders>
              <w:top w:val="nil"/>
              <w:bottom w:val="nil"/>
            </w:tcBorders>
            <w:vAlign w:val="center"/>
          </w:tcPr>
          <w:p w14:paraId="506B7114" w14:textId="77777777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90" w:type="dxa"/>
            <w:vMerge/>
            <w:tcBorders>
              <w:top w:val="nil"/>
              <w:bottom w:val="nil"/>
            </w:tcBorders>
            <w:vAlign w:val="center"/>
          </w:tcPr>
          <w:p w14:paraId="44DDEC53" w14:textId="77777777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3" w:type="dxa"/>
            <w:vMerge/>
            <w:tcBorders>
              <w:top w:val="nil"/>
              <w:bottom w:val="nil"/>
            </w:tcBorders>
            <w:vAlign w:val="center"/>
          </w:tcPr>
          <w:p w14:paraId="10C000C0" w14:textId="77777777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7" w:type="dxa"/>
            <w:vMerge/>
            <w:tcBorders>
              <w:top w:val="nil"/>
              <w:bottom w:val="nil"/>
              <w:right w:val="nil"/>
            </w:tcBorders>
            <w:vAlign w:val="center"/>
          </w:tcPr>
          <w:p w14:paraId="30E97C00" w14:textId="77777777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A7C89" w14:paraId="2553EEDB" w14:textId="77777777" w:rsidTr="00752472">
        <w:trPr>
          <w:trHeight w:val="368"/>
          <w:jc w:val="center"/>
        </w:trPr>
        <w:tc>
          <w:tcPr>
            <w:tcW w:w="1968" w:type="dxa"/>
            <w:vMerge/>
            <w:tcBorders>
              <w:top w:val="nil"/>
              <w:left w:val="nil"/>
              <w:bottom w:val="single" w:sz="18" w:space="0" w:color="auto"/>
            </w:tcBorders>
            <w:vAlign w:val="center"/>
          </w:tcPr>
          <w:p w14:paraId="2017DB5F" w14:textId="77777777" w:rsidR="000A7C89" w:rsidRDefault="000A7C89" w:rsidP="00301325">
            <w:pPr>
              <w:adjustRightInd w:val="0"/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4" w:type="dxa"/>
            <w:tcBorders>
              <w:top w:val="nil"/>
              <w:bottom w:val="single" w:sz="18" w:space="0" w:color="auto"/>
            </w:tcBorders>
            <w:vAlign w:val="center"/>
          </w:tcPr>
          <w:p w14:paraId="4E47813C" w14:textId="77777777" w:rsidR="000A7C89" w:rsidRDefault="000A7C89" w:rsidP="00301325">
            <w:pPr>
              <w:adjustRightInd w:val="0"/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08495F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TEST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2012" w:type="dxa"/>
            <w:tcBorders>
              <w:top w:val="nil"/>
              <w:bottom w:val="single" w:sz="18" w:space="0" w:color="auto"/>
            </w:tcBorders>
            <w:vAlign w:val="center"/>
          </w:tcPr>
          <w:p w14:paraId="2835BDB4" w14:textId="709A09DB" w:rsidR="000A7C89" w:rsidRPr="00F83D32" w:rsidRDefault="00F83D32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F83D32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1</w:t>
            </w:r>
            <w:r w:rsidRPr="00F83D32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172.0</w:t>
            </w:r>
          </w:p>
        </w:tc>
        <w:tc>
          <w:tcPr>
            <w:tcW w:w="1701" w:type="dxa"/>
            <w:tcBorders>
              <w:top w:val="nil"/>
              <w:bottom w:val="single" w:sz="18" w:space="0" w:color="auto"/>
            </w:tcBorders>
            <w:vAlign w:val="center"/>
          </w:tcPr>
          <w:p w14:paraId="30BB733D" w14:textId="37FCDB6E" w:rsidR="000A7C89" w:rsidRPr="00F83D32" w:rsidRDefault="00F83D32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008.2</w:t>
            </w:r>
          </w:p>
        </w:tc>
        <w:tc>
          <w:tcPr>
            <w:tcW w:w="1894" w:type="dxa"/>
            <w:vMerge/>
            <w:tcBorders>
              <w:top w:val="nil"/>
              <w:bottom w:val="single" w:sz="18" w:space="0" w:color="auto"/>
            </w:tcBorders>
            <w:vAlign w:val="center"/>
          </w:tcPr>
          <w:p w14:paraId="2240C4A0" w14:textId="77777777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90" w:type="dxa"/>
            <w:vMerge/>
            <w:tcBorders>
              <w:top w:val="nil"/>
              <w:bottom w:val="single" w:sz="18" w:space="0" w:color="auto"/>
            </w:tcBorders>
            <w:vAlign w:val="center"/>
          </w:tcPr>
          <w:p w14:paraId="29C40352" w14:textId="77777777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3" w:type="dxa"/>
            <w:vMerge/>
            <w:tcBorders>
              <w:top w:val="nil"/>
              <w:bottom w:val="single" w:sz="18" w:space="0" w:color="auto"/>
            </w:tcBorders>
            <w:vAlign w:val="center"/>
          </w:tcPr>
          <w:p w14:paraId="5FC0286B" w14:textId="77777777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7" w:type="dxa"/>
            <w:vMerge/>
            <w:tcBorders>
              <w:top w:val="nil"/>
              <w:bottom w:val="single" w:sz="18" w:space="0" w:color="auto"/>
              <w:right w:val="nil"/>
            </w:tcBorders>
            <w:vAlign w:val="center"/>
          </w:tcPr>
          <w:p w14:paraId="69DB8396" w14:textId="77777777" w:rsidR="000A7C89" w:rsidRDefault="000A7C89" w:rsidP="00301325">
            <w:pPr>
              <w:adjustRightInd w:val="0"/>
              <w:snapToGrid w:val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bookmarkEnd w:id="2"/>
      <w:bookmarkEnd w:id="4"/>
    </w:tbl>
    <w:p w14:paraId="75183B16" w14:textId="033E606F" w:rsidR="0085385C" w:rsidRDefault="0085385C" w:rsidP="00301325">
      <w:pPr>
        <w:adjustRightInd w:val="0"/>
        <w:snapToGrid w:val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2376AEBE" w14:textId="7EA025AB" w:rsidR="006E2B12" w:rsidRPr="00BC2049" w:rsidRDefault="006E2B12" w:rsidP="00301325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3602F8">
        <w:rPr>
          <w:rFonts w:ascii="Times New Roman" w:hAnsi="Times New Roman" w:cs="Times New Roman"/>
          <w:b/>
          <w:bCs/>
          <w:sz w:val="24"/>
          <w:szCs w:val="24"/>
        </w:rPr>
        <w:t xml:space="preserve">Supplement </w:t>
      </w:r>
      <w:r w:rsidR="00D42707">
        <w:rPr>
          <w:rFonts w:ascii="Times New Roman" w:hAnsi="Times New Roman" w:cs="Times New Roman"/>
          <w:b/>
          <w:bCs/>
          <w:sz w:val="24"/>
          <w:szCs w:val="24"/>
        </w:rPr>
        <w:t>Table</w:t>
      </w:r>
      <w:r w:rsidRPr="003602F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F32044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BC2049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BC2049">
        <w:rPr>
          <w:rFonts w:ascii="AdvOT863180fb" w:hAnsi="AdvOT863180fb" w:cs="AdvOT863180fb"/>
          <w:kern w:val="0"/>
          <w:sz w:val="24"/>
          <w:szCs w:val="24"/>
        </w:rPr>
        <w:t xml:space="preserve"> </w:t>
      </w:r>
      <w:r w:rsidRPr="00BC2049">
        <w:rPr>
          <w:rFonts w:ascii="Times New Roman" w:hAnsi="Times New Roman" w:cs="Times New Roman"/>
          <w:b/>
          <w:bCs/>
          <w:sz w:val="24"/>
          <w:szCs w:val="24"/>
        </w:rPr>
        <w:t>Demographic data for 44 confirmed patients</w:t>
      </w:r>
    </w:p>
    <w:tbl>
      <w:tblPr>
        <w:tblStyle w:val="a9"/>
        <w:tblW w:w="8445" w:type="dxa"/>
        <w:tblBorders>
          <w:top w:val="single" w:sz="18" w:space="0" w:color="auto"/>
          <w:left w:val="none" w:sz="0" w:space="0" w:color="auto"/>
          <w:bottom w:val="single" w:sz="1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59"/>
        <w:gridCol w:w="52"/>
        <w:gridCol w:w="2112"/>
        <w:gridCol w:w="2111"/>
        <w:gridCol w:w="2111"/>
      </w:tblGrid>
      <w:tr w:rsidR="006E2B12" w:rsidRPr="00B6536A" w14:paraId="2A245112" w14:textId="77777777" w:rsidTr="00DD4A84">
        <w:trPr>
          <w:trHeight w:val="426"/>
        </w:trPr>
        <w:tc>
          <w:tcPr>
            <w:tcW w:w="2059" w:type="dxa"/>
            <w:tcBorders>
              <w:top w:val="single" w:sz="18" w:space="0" w:color="auto"/>
              <w:bottom w:val="single" w:sz="18" w:space="0" w:color="auto"/>
            </w:tcBorders>
          </w:tcPr>
          <w:p w14:paraId="1B1A7708" w14:textId="77777777" w:rsidR="006E2B12" w:rsidRPr="00BC2049" w:rsidRDefault="006E2B12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Variables</w:t>
            </w:r>
          </w:p>
        </w:tc>
        <w:tc>
          <w:tcPr>
            <w:tcW w:w="2164" w:type="dxa"/>
            <w:gridSpan w:val="2"/>
            <w:tcBorders>
              <w:top w:val="single" w:sz="18" w:space="0" w:color="auto"/>
              <w:bottom w:val="single" w:sz="18" w:space="0" w:color="auto"/>
            </w:tcBorders>
          </w:tcPr>
          <w:p w14:paraId="615536BC" w14:textId="77777777" w:rsidR="006E2B12" w:rsidRPr="00BC2049" w:rsidRDefault="006E2B12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HDV positive patients</w:t>
            </w:r>
          </w:p>
          <w:p w14:paraId="1D21B96B" w14:textId="77777777" w:rsidR="006E2B12" w:rsidRPr="00BC2049" w:rsidRDefault="006E2B12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(n=30)</w:t>
            </w:r>
          </w:p>
        </w:tc>
        <w:tc>
          <w:tcPr>
            <w:tcW w:w="2111" w:type="dxa"/>
            <w:tcBorders>
              <w:top w:val="single" w:sz="18" w:space="0" w:color="auto"/>
              <w:bottom w:val="single" w:sz="18" w:space="0" w:color="auto"/>
            </w:tcBorders>
          </w:tcPr>
          <w:p w14:paraId="31D2FFA9" w14:textId="77777777" w:rsidR="006E2B12" w:rsidRPr="00BC2049" w:rsidRDefault="006E2B12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HDV negative patients</w:t>
            </w:r>
          </w:p>
          <w:p w14:paraId="06A6BC4E" w14:textId="77777777" w:rsidR="006E2B12" w:rsidRPr="00BC2049" w:rsidRDefault="006E2B12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(n=14)</w:t>
            </w:r>
          </w:p>
        </w:tc>
        <w:tc>
          <w:tcPr>
            <w:tcW w:w="2111" w:type="dxa"/>
            <w:tcBorders>
              <w:top w:val="single" w:sz="18" w:space="0" w:color="auto"/>
              <w:bottom w:val="single" w:sz="18" w:space="0" w:color="auto"/>
            </w:tcBorders>
          </w:tcPr>
          <w:p w14:paraId="4592C1DF" w14:textId="77777777" w:rsidR="006E2B12" w:rsidRPr="00BC2049" w:rsidRDefault="006E2B12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P value</w:t>
            </w:r>
          </w:p>
        </w:tc>
      </w:tr>
      <w:tr w:rsidR="006E2B12" w:rsidRPr="00B6536A" w14:paraId="1B9818C9" w14:textId="77777777" w:rsidTr="00301325">
        <w:trPr>
          <w:trHeight w:val="370"/>
        </w:trPr>
        <w:tc>
          <w:tcPr>
            <w:tcW w:w="2111" w:type="dxa"/>
            <w:gridSpan w:val="2"/>
            <w:tcBorders>
              <w:top w:val="single" w:sz="18" w:space="0" w:color="auto"/>
            </w:tcBorders>
          </w:tcPr>
          <w:p w14:paraId="4E46D6D6" w14:textId="77777777" w:rsidR="006E2B12" w:rsidRPr="00BC2049" w:rsidRDefault="006E2B12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Age, years</w:t>
            </w:r>
          </w:p>
        </w:tc>
        <w:tc>
          <w:tcPr>
            <w:tcW w:w="2112" w:type="dxa"/>
            <w:tcBorders>
              <w:top w:val="single" w:sz="18" w:space="0" w:color="auto"/>
            </w:tcBorders>
          </w:tcPr>
          <w:p w14:paraId="0EACAB88" w14:textId="77777777" w:rsidR="006E2B12" w:rsidRPr="00BC2049" w:rsidRDefault="006E2B12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72 (67-80)</w:t>
            </w:r>
          </w:p>
        </w:tc>
        <w:tc>
          <w:tcPr>
            <w:tcW w:w="2111" w:type="dxa"/>
            <w:tcBorders>
              <w:top w:val="single" w:sz="18" w:space="0" w:color="auto"/>
            </w:tcBorders>
          </w:tcPr>
          <w:p w14:paraId="113D4771" w14:textId="77777777" w:rsidR="006E2B12" w:rsidRPr="00BC2049" w:rsidRDefault="006E2B12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68 (61-72)</w:t>
            </w:r>
          </w:p>
        </w:tc>
        <w:tc>
          <w:tcPr>
            <w:tcW w:w="2111" w:type="dxa"/>
            <w:tcBorders>
              <w:top w:val="single" w:sz="18" w:space="0" w:color="auto"/>
            </w:tcBorders>
          </w:tcPr>
          <w:p w14:paraId="76EA7504" w14:textId="77777777" w:rsidR="006E2B12" w:rsidRPr="00BC2049" w:rsidRDefault="006E2B12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0.013</w:t>
            </w:r>
          </w:p>
        </w:tc>
      </w:tr>
      <w:tr w:rsidR="006E2B12" w:rsidRPr="00B6536A" w14:paraId="5E35289D" w14:textId="77777777" w:rsidTr="00301325">
        <w:trPr>
          <w:trHeight w:val="421"/>
        </w:trPr>
        <w:tc>
          <w:tcPr>
            <w:tcW w:w="2111" w:type="dxa"/>
            <w:gridSpan w:val="2"/>
          </w:tcPr>
          <w:p w14:paraId="34FB9416" w14:textId="77777777" w:rsidR="006E2B12" w:rsidRPr="00BC2049" w:rsidRDefault="006E2B12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Gender, male/female</w:t>
            </w:r>
          </w:p>
        </w:tc>
        <w:tc>
          <w:tcPr>
            <w:tcW w:w="2112" w:type="dxa"/>
          </w:tcPr>
          <w:p w14:paraId="326CEB42" w14:textId="77777777" w:rsidR="006E2B12" w:rsidRPr="00BC2049" w:rsidRDefault="006E2B12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8/12</w:t>
            </w:r>
          </w:p>
        </w:tc>
        <w:tc>
          <w:tcPr>
            <w:tcW w:w="2111" w:type="dxa"/>
          </w:tcPr>
          <w:p w14:paraId="1789FF99" w14:textId="77777777" w:rsidR="006E2B12" w:rsidRPr="00BC2049" w:rsidRDefault="006E2B12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6/8</w:t>
            </w:r>
          </w:p>
        </w:tc>
        <w:tc>
          <w:tcPr>
            <w:tcW w:w="2111" w:type="dxa"/>
          </w:tcPr>
          <w:p w14:paraId="241F4209" w14:textId="47A1A311" w:rsidR="006E2B12" w:rsidRPr="00BC2049" w:rsidRDefault="00DF7139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&gt;0.05</w:t>
            </w:r>
          </w:p>
        </w:tc>
      </w:tr>
      <w:tr w:rsidR="006E2B12" w:rsidRPr="00B6536A" w14:paraId="6EC7999D" w14:textId="77777777" w:rsidTr="00301325">
        <w:trPr>
          <w:trHeight w:val="410"/>
        </w:trPr>
        <w:tc>
          <w:tcPr>
            <w:tcW w:w="2111" w:type="dxa"/>
            <w:gridSpan w:val="2"/>
          </w:tcPr>
          <w:p w14:paraId="3863E49B" w14:textId="77777777" w:rsidR="006E2B12" w:rsidRPr="00BC2049" w:rsidRDefault="006E2B12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HBV viral load, IU/mL</w:t>
            </w:r>
          </w:p>
        </w:tc>
        <w:tc>
          <w:tcPr>
            <w:tcW w:w="2112" w:type="dxa"/>
          </w:tcPr>
          <w:p w14:paraId="6B45D26B" w14:textId="552652EF" w:rsidR="006E2B12" w:rsidRPr="00BC2049" w:rsidRDefault="005F353F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713.36</w:t>
            </w:r>
            <w:r w:rsidR="006E2B12" w:rsidRPr="00BC2049"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  <w:t xml:space="preserve"> </w:t>
            </w:r>
            <w:r w:rsidR="006E2B12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(</w:t>
            </w:r>
            <w:r w:rsidR="007020F0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919.4</w:t>
            </w:r>
            <w:r w:rsidR="006E2B12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-</w:t>
            </w:r>
            <w:r w:rsidR="007020F0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2507</w:t>
            </w:r>
            <w:r w:rsidR="006E2B12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)</w:t>
            </w:r>
          </w:p>
        </w:tc>
        <w:tc>
          <w:tcPr>
            <w:tcW w:w="2111" w:type="dxa"/>
          </w:tcPr>
          <w:p w14:paraId="70A630FA" w14:textId="5682412D" w:rsidR="006E2B12" w:rsidRPr="00BC2049" w:rsidRDefault="005F353F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603.37</w:t>
            </w:r>
            <w:r w:rsidR="006E2B12" w:rsidRPr="00BC2049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 xml:space="preserve"> </w:t>
            </w:r>
            <w:r w:rsidR="006E2B12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(</w:t>
            </w:r>
            <w:r w:rsidR="007020F0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-346.1</w:t>
            </w:r>
            <w:r w:rsidR="006E2B12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-</w:t>
            </w:r>
            <w:r w:rsidR="007020F0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553</w:t>
            </w:r>
            <w:r w:rsidR="006E2B12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)</w:t>
            </w:r>
          </w:p>
        </w:tc>
        <w:tc>
          <w:tcPr>
            <w:tcW w:w="2111" w:type="dxa"/>
          </w:tcPr>
          <w:p w14:paraId="32B1EC6B" w14:textId="3B09C079" w:rsidR="006E2B12" w:rsidRPr="00BC2049" w:rsidRDefault="005F353F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&gt;0.05</w:t>
            </w:r>
          </w:p>
        </w:tc>
      </w:tr>
      <w:tr w:rsidR="006E2B12" w:rsidRPr="00B6536A" w14:paraId="5420D04E" w14:textId="77777777" w:rsidTr="00301325">
        <w:trPr>
          <w:trHeight w:val="304"/>
        </w:trPr>
        <w:tc>
          <w:tcPr>
            <w:tcW w:w="2111" w:type="dxa"/>
            <w:gridSpan w:val="2"/>
          </w:tcPr>
          <w:p w14:paraId="7A5D0694" w14:textId="77777777" w:rsidR="006E2B12" w:rsidRPr="00BC2049" w:rsidRDefault="006E2B12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HBsAg positivity</w:t>
            </w:r>
          </w:p>
        </w:tc>
        <w:tc>
          <w:tcPr>
            <w:tcW w:w="2112" w:type="dxa"/>
          </w:tcPr>
          <w:p w14:paraId="5DD2675B" w14:textId="77777777" w:rsidR="006E2B12" w:rsidRPr="00BC2049" w:rsidRDefault="006E2B12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30 (100%)</w:t>
            </w:r>
          </w:p>
        </w:tc>
        <w:tc>
          <w:tcPr>
            <w:tcW w:w="2111" w:type="dxa"/>
          </w:tcPr>
          <w:p w14:paraId="6BD3F72E" w14:textId="77777777" w:rsidR="006E2B12" w:rsidRPr="00BC2049" w:rsidRDefault="006E2B12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4 (100%)</w:t>
            </w:r>
          </w:p>
        </w:tc>
        <w:tc>
          <w:tcPr>
            <w:tcW w:w="2111" w:type="dxa"/>
          </w:tcPr>
          <w:p w14:paraId="3DBE99D8" w14:textId="6AFB1189" w:rsidR="006E2B12" w:rsidRPr="00BC2049" w:rsidRDefault="005F353F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&gt;0.05</w:t>
            </w:r>
          </w:p>
        </w:tc>
      </w:tr>
      <w:tr w:rsidR="006E2B12" w:rsidRPr="00B6536A" w14:paraId="412C7F66" w14:textId="77777777" w:rsidTr="00301325">
        <w:trPr>
          <w:trHeight w:val="409"/>
        </w:trPr>
        <w:tc>
          <w:tcPr>
            <w:tcW w:w="2111" w:type="dxa"/>
            <w:gridSpan w:val="2"/>
          </w:tcPr>
          <w:p w14:paraId="09E41C34" w14:textId="77777777" w:rsidR="006E2B12" w:rsidRPr="00BC2049" w:rsidRDefault="006E2B12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Anti-HBs positivity</w:t>
            </w:r>
          </w:p>
        </w:tc>
        <w:tc>
          <w:tcPr>
            <w:tcW w:w="2112" w:type="dxa"/>
          </w:tcPr>
          <w:p w14:paraId="0F1A9E88" w14:textId="7EFF2A40" w:rsidR="006E2B12" w:rsidRPr="007B34EA" w:rsidRDefault="007B34EA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</w:pPr>
            <w:r w:rsidRPr="007B34EA"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  <w:t xml:space="preserve">0 </w:t>
            </w:r>
            <w:r w:rsidR="006E2B12" w:rsidRPr="007B34EA"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  <w:t>(</w:t>
            </w:r>
            <w:r w:rsidRPr="007B34EA"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  <w:t>0</w:t>
            </w:r>
            <w:r w:rsidR="006E2B12" w:rsidRPr="007B34EA"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  <w:t>%)</w:t>
            </w:r>
          </w:p>
        </w:tc>
        <w:tc>
          <w:tcPr>
            <w:tcW w:w="2111" w:type="dxa"/>
          </w:tcPr>
          <w:p w14:paraId="0B407E42" w14:textId="276EB5FA" w:rsidR="006E2B12" w:rsidRPr="007B34EA" w:rsidRDefault="007B34EA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</w:pPr>
            <w:r w:rsidRPr="007B34EA"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  <w:t>0</w:t>
            </w:r>
            <w:r w:rsidR="006E2B12" w:rsidRPr="007B34EA"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  <w:t xml:space="preserve"> (</w:t>
            </w:r>
            <w:r w:rsidRPr="007B34EA"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  <w:t>0</w:t>
            </w:r>
            <w:r w:rsidR="006E2B12" w:rsidRPr="007B34EA"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  <w:t>%)</w:t>
            </w:r>
          </w:p>
        </w:tc>
        <w:tc>
          <w:tcPr>
            <w:tcW w:w="2111" w:type="dxa"/>
          </w:tcPr>
          <w:p w14:paraId="44385BF4" w14:textId="4EE79747" w:rsidR="006E2B12" w:rsidRPr="00BC2049" w:rsidRDefault="007B34EA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7B34EA"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  <w:t>&gt;0.05</w:t>
            </w:r>
          </w:p>
        </w:tc>
      </w:tr>
      <w:tr w:rsidR="006E2B12" w:rsidRPr="00B6536A" w14:paraId="00E7657D" w14:textId="77777777" w:rsidTr="00301325">
        <w:trPr>
          <w:trHeight w:val="429"/>
        </w:trPr>
        <w:tc>
          <w:tcPr>
            <w:tcW w:w="2111" w:type="dxa"/>
            <w:gridSpan w:val="2"/>
          </w:tcPr>
          <w:p w14:paraId="63204B23" w14:textId="77777777" w:rsidR="006E2B12" w:rsidRPr="00BC2049" w:rsidRDefault="006E2B12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proofErr w:type="spellStart"/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HBeAg</w:t>
            </w:r>
            <w:proofErr w:type="spellEnd"/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positivity</w:t>
            </w:r>
          </w:p>
        </w:tc>
        <w:tc>
          <w:tcPr>
            <w:tcW w:w="2112" w:type="dxa"/>
          </w:tcPr>
          <w:p w14:paraId="68EF6ACF" w14:textId="77777777" w:rsidR="006E2B12" w:rsidRPr="00BC2049" w:rsidRDefault="006E2B12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8 (26.67%)</w:t>
            </w:r>
          </w:p>
        </w:tc>
        <w:tc>
          <w:tcPr>
            <w:tcW w:w="2111" w:type="dxa"/>
          </w:tcPr>
          <w:p w14:paraId="43E17305" w14:textId="77777777" w:rsidR="006E2B12" w:rsidRPr="00BC2049" w:rsidRDefault="006E2B12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2 (85.71%)</w:t>
            </w:r>
          </w:p>
        </w:tc>
        <w:tc>
          <w:tcPr>
            <w:tcW w:w="2111" w:type="dxa"/>
          </w:tcPr>
          <w:p w14:paraId="3B066F44" w14:textId="77777777" w:rsidR="006E2B12" w:rsidRPr="00BC2049" w:rsidRDefault="006E2B12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0.014</w:t>
            </w:r>
          </w:p>
        </w:tc>
      </w:tr>
      <w:tr w:rsidR="006E2B12" w:rsidRPr="00B6536A" w14:paraId="5E26A00A" w14:textId="77777777" w:rsidTr="00301325">
        <w:trPr>
          <w:trHeight w:val="420"/>
        </w:trPr>
        <w:tc>
          <w:tcPr>
            <w:tcW w:w="2111" w:type="dxa"/>
            <w:gridSpan w:val="2"/>
          </w:tcPr>
          <w:p w14:paraId="482D2176" w14:textId="77777777" w:rsidR="006E2B12" w:rsidRPr="00BC2049" w:rsidRDefault="006E2B12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Anti-</w:t>
            </w:r>
            <w:proofErr w:type="spellStart"/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HBe</w:t>
            </w:r>
            <w:proofErr w:type="spellEnd"/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positivity</w:t>
            </w:r>
          </w:p>
        </w:tc>
        <w:tc>
          <w:tcPr>
            <w:tcW w:w="2112" w:type="dxa"/>
          </w:tcPr>
          <w:p w14:paraId="0669766D" w14:textId="5DB8405C" w:rsidR="006E2B12" w:rsidRPr="00BC2049" w:rsidRDefault="00166A0D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6</w:t>
            </w:r>
            <w:r w:rsidR="006E2B12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(</w:t>
            </w:r>
            <w:r w:rsidR="00EB3BB0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53.33</w:t>
            </w:r>
            <w:r w:rsidR="006E2B12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%)</w:t>
            </w:r>
          </w:p>
        </w:tc>
        <w:tc>
          <w:tcPr>
            <w:tcW w:w="2111" w:type="dxa"/>
          </w:tcPr>
          <w:p w14:paraId="16F0E846" w14:textId="4BF1BF1E" w:rsidR="006E2B12" w:rsidRPr="00BC2049" w:rsidRDefault="00166A0D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0</w:t>
            </w:r>
            <w:r w:rsidR="006E2B12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(</w:t>
            </w:r>
            <w:r w:rsidR="00EB3BB0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71.43</w:t>
            </w:r>
            <w:r w:rsidR="006E2B12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%)</w:t>
            </w:r>
          </w:p>
        </w:tc>
        <w:tc>
          <w:tcPr>
            <w:tcW w:w="2111" w:type="dxa"/>
          </w:tcPr>
          <w:p w14:paraId="330B9382" w14:textId="7827A2D2" w:rsidR="006E2B12" w:rsidRPr="00BC2049" w:rsidRDefault="00E500D7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 w:hint="eastAsia"/>
                <w:b/>
                <w:bCs/>
                <w:sz w:val="18"/>
                <w:szCs w:val="18"/>
              </w:rPr>
              <w:t>0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.025</w:t>
            </w:r>
          </w:p>
        </w:tc>
      </w:tr>
      <w:tr w:rsidR="006E2B12" w:rsidRPr="00B6536A" w14:paraId="587CCDCF" w14:textId="77777777" w:rsidTr="00301325">
        <w:trPr>
          <w:trHeight w:val="427"/>
        </w:trPr>
        <w:tc>
          <w:tcPr>
            <w:tcW w:w="2111" w:type="dxa"/>
            <w:gridSpan w:val="2"/>
          </w:tcPr>
          <w:p w14:paraId="0AD69A38" w14:textId="77777777" w:rsidR="006E2B12" w:rsidRPr="00BC2049" w:rsidRDefault="006E2B12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Anti-HBc positivity</w:t>
            </w:r>
          </w:p>
        </w:tc>
        <w:tc>
          <w:tcPr>
            <w:tcW w:w="2112" w:type="dxa"/>
          </w:tcPr>
          <w:p w14:paraId="65E7101D" w14:textId="28B49C31" w:rsidR="006E2B12" w:rsidRPr="00BC2049" w:rsidRDefault="00166A0D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30</w:t>
            </w:r>
            <w:r w:rsidR="006E2B12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(</w:t>
            </w:r>
            <w:r w:rsidR="008362B1" w:rsidRPr="008362B1"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  <w:t>100</w:t>
            </w:r>
            <w:r w:rsidR="006E2B12" w:rsidRPr="008362B1"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  <w:t>%</w:t>
            </w:r>
            <w:r w:rsidR="006E2B12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)</w:t>
            </w:r>
          </w:p>
        </w:tc>
        <w:tc>
          <w:tcPr>
            <w:tcW w:w="2111" w:type="dxa"/>
          </w:tcPr>
          <w:p w14:paraId="6C620418" w14:textId="40B71291" w:rsidR="006E2B12" w:rsidRPr="00BC2049" w:rsidRDefault="006E2B12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</w:t>
            </w:r>
            <w:r w:rsidR="00166A0D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4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(</w:t>
            </w:r>
            <w:r w:rsidR="008362B1" w:rsidRPr="008362B1"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  <w:t>100</w:t>
            </w:r>
            <w:r w:rsidRPr="008362B1"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  <w:t>%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)</w:t>
            </w:r>
          </w:p>
        </w:tc>
        <w:tc>
          <w:tcPr>
            <w:tcW w:w="2111" w:type="dxa"/>
          </w:tcPr>
          <w:p w14:paraId="07440B93" w14:textId="0BD25D52" w:rsidR="006E2B12" w:rsidRPr="00BC2049" w:rsidRDefault="00E500D7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&gt;0.05</w:t>
            </w:r>
          </w:p>
        </w:tc>
      </w:tr>
    </w:tbl>
    <w:p w14:paraId="4863A5D6" w14:textId="77777777" w:rsidR="000E5E7A" w:rsidRDefault="000E5E7A" w:rsidP="007761B6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6BC5B1FB" w14:textId="780EB661" w:rsidR="00F113F1" w:rsidRPr="00BC2049" w:rsidRDefault="00F113F1" w:rsidP="007761B6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BC2049">
        <w:rPr>
          <w:rFonts w:ascii="Times New Roman" w:hAnsi="Times New Roman" w:cs="Times New Roman"/>
          <w:b/>
          <w:bCs/>
          <w:sz w:val="24"/>
          <w:szCs w:val="24"/>
        </w:rPr>
        <w:t xml:space="preserve">Supplement </w:t>
      </w:r>
      <w:r w:rsidR="00D42707">
        <w:rPr>
          <w:rFonts w:ascii="Times New Roman" w:hAnsi="Times New Roman" w:cs="Times New Roman"/>
          <w:b/>
          <w:bCs/>
          <w:sz w:val="24"/>
          <w:szCs w:val="24"/>
        </w:rPr>
        <w:t>Table</w:t>
      </w:r>
      <w:r w:rsidRPr="00BC2049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F32044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Pr="00BC2049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BC2049">
        <w:rPr>
          <w:rFonts w:ascii="AdvOT863180fb" w:hAnsi="AdvOT863180fb" w:cs="AdvOT863180fb"/>
          <w:kern w:val="0"/>
          <w:sz w:val="24"/>
          <w:szCs w:val="24"/>
        </w:rPr>
        <w:t xml:space="preserve"> </w:t>
      </w:r>
      <w:r w:rsidRPr="00BC2049">
        <w:rPr>
          <w:rFonts w:ascii="Times New Roman" w:hAnsi="Times New Roman" w:cs="Times New Roman"/>
          <w:b/>
          <w:bCs/>
          <w:sz w:val="24"/>
          <w:szCs w:val="24"/>
        </w:rPr>
        <w:t>Demographic data for HBV related patient cohorts</w:t>
      </w:r>
    </w:p>
    <w:tbl>
      <w:tblPr>
        <w:tblStyle w:val="a9"/>
        <w:tblW w:w="8772" w:type="dxa"/>
        <w:tblBorders>
          <w:top w:val="single" w:sz="18" w:space="0" w:color="auto"/>
          <w:left w:val="none" w:sz="0" w:space="0" w:color="auto"/>
          <w:bottom w:val="single" w:sz="1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8"/>
        <w:gridCol w:w="1675"/>
        <w:gridCol w:w="1257"/>
        <w:gridCol w:w="1290"/>
        <w:gridCol w:w="1893"/>
        <w:gridCol w:w="1239"/>
      </w:tblGrid>
      <w:tr w:rsidR="00F113F1" w14:paraId="21BA1827" w14:textId="77777777" w:rsidTr="00E500D7">
        <w:trPr>
          <w:trHeight w:val="681"/>
        </w:trPr>
        <w:tc>
          <w:tcPr>
            <w:tcW w:w="1418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vAlign w:val="center"/>
            <w:hideMark/>
          </w:tcPr>
          <w:p w14:paraId="1A49CF0A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Variables</w:t>
            </w:r>
          </w:p>
        </w:tc>
        <w:tc>
          <w:tcPr>
            <w:tcW w:w="1675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vAlign w:val="center"/>
            <w:hideMark/>
          </w:tcPr>
          <w:p w14:paraId="1C9878FE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Chronic hepatitis B</w:t>
            </w:r>
          </w:p>
          <w:p w14:paraId="20667141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(n=182)</w:t>
            </w:r>
          </w:p>
        </w:tc>
        <w:tc>
          <w:tcPr>
            <w:tcW w:w="1257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vAlign w:val="center"/>
            <w:hideMark/>
          </w:tcPr>
          <w:p w14:paraId="1513A14F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Liver cirrhosis</w:t>
            </w:r>
          </w:p>
          <w:p w14:paraId="2D200D3F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(n=182)</w:t>
            </w:r>
          </w:p>
        </w:tc>
        <w:tc>
          <w:tcPr>
            <w:tcW w:w="129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vAlign w:val="center"/>
            <w:hideMark/>
          </w:tcPr>
          <w:p w14:paraId="41A8F08B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Liver failure</w:t>
            </w:r>
          </w:p>
          <w:p w14:paraId="0920E95A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(n=182)</w:t>
            </w:r>
          </w:p>
        </w:tc>
        <w:tc>
          <w:tcPr>
            <w:tcW w:w="1893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vAlign w:val="center"/>
            <w:hideMark/>
          </w:tcPr>
          <w:p w14:paraId="4EA4E7E7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Hepatocellular carcinoma</w:t>
            </w:r>
          </w:p>
          <w:p w14:paraId="27616A54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(n=182)</w:t>
            </w:r>
          </w:p>
        </w:tc>
        <w:tc>
          <w:tcPr>
            <w:tcW w:w="1239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vAlign w:val="center"/>
            <w:hideMark/>
          </w:tcPr>
          <w:p w14:paraId="5F38D116" w14:textId="77777777" w:rsidR="00F113F1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Cs w:val="21"/>
              </w:rPr>
            </w:pPr>
            <w:r>
              <w:rPr>
                <w:rFonts w:ascii="Arial" w:hAnsi="Arial" w:cs="Arial"/>
                <w:b/>
                <w:bCs/>
                <w:szCs w:val="21"/>
              </w:rPr>
              <w:t>P value</w:t>
            </w:r>
          </w:p>
        </w:tc>
      </w:tr>
      <w:tr w:rsidR="00F113F1" w14:paraId="6628B99F" w14:textId="77777777" w:rsidTr="00E500D7">
        <w:trPr>
          <w:trHeight w:val="681"/>
        </w:trPr>
        <w:tc>
          <w:tcPr>
            <w:tcW w:w="1418" w:type="dxa"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7B3D5DDE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Age, years</w:t>
            </w:r>
          </w:p>
        </w:tc>
        <w:tc>
          <w:tcPr>
            <w:tcW w:w="1675" w:type="dxa"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7C46F559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45 (28-55)</w:t>
            </w:r>
          </w:p>
        </w:tc>
        <w:tc>
          <w:tcPr>
            <w:tcW w:w="1257" w:type="dxa"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493F4028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56 (46-68)</w:t>
            </w:r>
          </w:p>
        </w:tc>
        <w:tc>
          <w:tcPr>
            <w:tcW w:w="1290" w:type="dxa"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1A8D1CDE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77 (69-83)</w:t>
            </w:r>
          </w:p>
        </w:tc>
        <w:tc>
          <w:tcPr>
            <w:tcW w:w="1893" w:type="dxa"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32993E6D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65 (61-72)</w:t>
            </w:r>
          </w:p>
        </w:tc>
        <w:tc>
          <w:tcPr>
            <w:tcW w:w="1239" w:type="dxa"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3BFCA3E7" w14:textId="738D1E8F" w:rsidR="00F113F1" w:rsidRDefault="00E500D7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Cs w:val="21"/>
              </w:rPr>
            </w:pPr>
            <w:r>
              <w:rPr>
                <w:rFonts w:ascii="Arial" w:hAnsi="Arial" w:cs="Arial"/>
                <w:b/>
                <w:bCs/>
                <w:szCs w:val="21"/>
              </w:rPr>
              <w:t>&gt;0.05</w:t>
            </w:r>
          </w:p>
        </w:tc>
      </w:tr>
      <w:tr w:rsidR="00F113F1" w14:paraId="4015532C" w14:textId="77777777" w:rsidTr="00E500D7">
        <w:trPr>
          <w:trHeight w:val="681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365E765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Gender, male/female</w:t>
            </w:r>
          </w:p>
        </w:tc>
        <w:tc>
          <w:tcPr>
            <w:tcW w:w="167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76AF757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01/71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D9FA2CB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97/85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350597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80/102</w:t>
            </w:r>
          </w:p>
        </w:tc>
        <w:tc>
          <w:tcPr>
            <w:tcW w:w="18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D241C0A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12/70</w:t>
            </w:r>
          </w:p>
        </w:tc>
        <w:tc>
          <w:tcPr>
            <w:tcW w:w="123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D548F96" w14:textId="597180D0" w:rsidR="00F113F1" w:rsidRDefault="00E500D7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Cs w:val="21"/>
              </w:rPr>
            </w:pPr>
            <w:r>
              <w:rPr>
                <w:rFonts w:ascii="Arial" w:hAnsi="Arial" w:cs="Arial"/>
                <w:b/>
                <w:bCs/>
                <w:szCs w:val="21"/>
              </w:rPr>
              <w:t>&gt;0.05</w:t>
            </w:r>
          </w:p>
        </w:tc>
      </w:tr>
      <w:tr w:rsidR="00F113F1" w14:paraId="47DEFC3B" w14:textId="77777777" w:rsidTr="00E500D7">
        <w:trPr>
          <w:trHeight w:val="681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D24851F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HBV viral load, IU/mL</w:t>
            </w:r>
          </w:p>
        </w:tc>
        <w:tc>
          <w:tcPr>
            <w:tcW w:w="167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D13AA56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2.1*10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5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(1.6*10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3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-6*10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7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)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7A884D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3.7*10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4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(8.2*10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3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-6.1*10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5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)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5CBAA65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7.7*10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5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(3.4*10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4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-5.2*10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6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)</w:t>
            </w:r>
          </w:p>
        </w:tc>
        <w:tc>
          <w:tcPr>
            <w:tcW w:w="18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154B5EB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.6*10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3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(4.7*10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2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-2.2*10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5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)</w:t>
            </w:r>
          </w:p>
        </w:tc>
        <w:tc>
          <w:tcPr>
            <w:tcW w:w="123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9D3A7F3" w14:textId="0BBA0C76" w:rsidR="00F113F1" w:rsidRDefault="00E500D7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Cs w:val="21"/>
              </w:rPr>
            </w:pPr>
            <w:r>
              <w:rPr>
                <w:rFonts w:ascii="Arial" w:hAnsi="Arial" w:cs="Arial"/>
                <w:b/>
                <w:bCs/>
                <w:szCs w:val="21"/>
              </w:rPr>
              <w:t>&gt;0.05</w:t>
            </w:r>
          </w:p>
        </w:tc>
      </w:tr>
      <w:tr w:rsidR="00F113F1" w14:paraId="2DE4C2B8" w14:textId="77777777" w:rsidTr="00E500D7">
        <w:trPr>
          <w:trHeight w:val="681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07F2D16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HBsAg positivity</w:t>
            </w:r>
          </w:p>
        </w:tc>
        <w:tc>
          <w:tcPr>
            <w:tcW w:w="167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9F19409" w14:textId="4B4C8BF3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8</w:t>
            </w:r>
            <w:r w:rsidR="001B572F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2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(</w:t>
            </w:r>
            <w:r w:rsidR="001B572F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0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0%)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3C8FE75" w14:textId="52A1D566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</w:t>
            </w:r>
            <w:r w:rsidR="001B572F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82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(</w:t>
            </w:r>
            <w:r w:rsidR="001B572F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00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%)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0D6722B" w14:textId="42301750" w:rsidR="00F113F1" w:rsidRPr="00BC2049" w:rsidRDefault="001B572F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82</w:t>
            </w:r>
            <w:r w:rsidR="00F113F1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(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00</w:t>
            </w:r>
            <w:r w:rsidR="00F113F1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%)</w:t>
            </w:r>
          </w:p>
        </w:tc>
        <w:tc>
          <w:tcPr>
            <w:tcW w:w="18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DE6C725" w14:textId="73EF1F52" w:rsidR="00F113F1" w:rsidRPr="00BC2049" w:rsidRDefault="001B572F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82</w:t>
            </w:r>
            <w:r w:rsidR="00F113F1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(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00</w:t>
            </w:r>
            <w:r w:rsidR="00F113F1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%)</w:t>
            </w:r>
          </w:p>
        </w:tc>
        <w:tc>
          <w:tcPr>
            <w:tcW w:w="123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972A305" w14:textId="7B7CB400" w:rsidR="00F113F1" w:rsidRDefault="00E500D7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Cs w:val="21"/>
              </w:rPr>
            </w:pPr>
            <w:r>
              <w:rPr>
                <w:rFonts w:ascii="Arial" w:hAnsi="Arial" w:cs="Arial"/>
                <w:b/>
                <w:bCs/>
                <w:szCs w:val="21"/>
              </w:rPr>
              <w:t>&gt;0.05</w:t>
            </w:r>
          </w:p>
        </w:tc>
      </w:tr>
      <w:tr w:rsidR="00F113F1" w14:paraId="5AFBF7C4" w14:textId="77777777" w:rsidTr="00E500D7">
        <w:trPr>
          <w:trHeight w:val="681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C0EE6C2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Anti-HBs positivity</w:t>
            </w:r>
          </w:p>
        </w:tc>
        <w:tc>
          <w:tcPr>
            <w:tcW w:w="167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2B7791E" w14:textId="5FF61EA5" w:rsidR="00F113F1" w:rsidRPr="007B34EA" w:rsidRDefault="007B34EA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</w:pPr>
            <w:r w:rsidRPr="007B34EA"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  <w:t>0</w:t>
            </w:r>
            <w:r w:rsidR="00F113F1" w:rsidRPr="007B34EA"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  <w:t xml:space="preserve"> (0%)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AE492A" w14:textId="75021FEF" w:rsidR="00F113F1" w:rsidRPr="007B34EA" w:rsidRDefault="007B34EA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</w:pPr>
            <w:r w:rsidRPr="007B34EA"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  <w:t>0</w:t>
            </w:r>
            <w:r w:rsidR="00F113F1" w:rsidRPr="007B34EA"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  <w:t xml:space="preserve"> (</w:t>
            </w:r>
            <w:r w:rsidRPr="007B34EA"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  <w:t>0</w:t>
            </w:r>
            <w:r w:rsidR="00F113F1" w:rsidRPr="007B34EA"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  <w:t>%)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039C53A" w14:textId="6C5B4747" w:rsidR="00F113F1" w:rsidRPr="007B34EA" w:rsidRDefault="007B34EA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</w:pPr>
            <w:r w:rsidRPr="007B34EA"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  <w:t>0</w:t>
            </w:r>
            <w:r w:rsidR="00F113F1" w:rsidRPr="007B34EA"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  <w:t>(</w:t>
            </w:r>
            <w:r w:rsidRPr="007B34EA"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  <w:t>0</w:t>
            </w:r>
            <w:r w:rsidR="00F113F1" w:rsidRPr="007B34EA"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  <w:t>%)</w:t>
            </w:r>
          </w:p>
        </w:tc>
        <w:tc>
          <w:tcPr>
            <w:tcW w:w="18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34FE403" w14:textId="41898ED9" w:rsidR="00F113F1" w:rsidRPr="007B34EA" w:rsidRDefault="007B34EA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</w:pPr>
            <w:r w:rsidRPr="007B34EA"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  <w:t>0</w:t>
            </w:r>
            <w:r w:rsidR="00F113F1" w:rsidRPr="007B34EA"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  <w:t xml:space="preserve"> (</w:t>
            </w:r>
            <w:r w:rsidRPr="007B34EA"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  <w:t>0</w:t>
            </w:r>
            <w:r w:rsidR="00F113F1" w:rsidRPr="007B34EA">
              <w:rPr>
                <w:rFonts w:ascii="Arial" w:hAnsi="Arial" w:cs="Arial"/>
                <w:b/>
                <w:bCs/>
                <w:color w:val="FF0000"/>
                <w:sz w:val="18"/>
                <w:szCs w:val="18"/>
              </w:rPr>
              <w:t>%)</w:t>
            </w:r>
          </w:p>
        </w:tc>
        <w:tc>
          <w:tcPr>
            <w:tcW w:w="123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AEB2BCB" w14:textId="2CFFE30F" w:rsidR="00F113F1" w:rsidRDefault="00E500D7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Cs w:val="21"/>
              </w:rPr>
            </w:pPr>
            <w:r>
              <w:rPr>
                <w:rFonts w:ascii="Arial" w:hAnsi="Arial" w:cs="Arial"/>
                <w:b/>
                <w:bCs/>
                <w:szCs w:val="21"/>
              </w:rPr>
              <w:t>&gt;0.05</w:t>
            </w:r>
          </w:p>
        </w:tc>
      </w:tr>
      <w:tr w:rsidR="00F113F1" w14:paraId="6B323474" w14:textId="77777777" w:rsidTr="00E500D7">
        <w:trPr>
          <w:trHeight w:val="681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F5CFF23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proofErr w:type="spellStart"/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HBeAg</w:t>
            </w:r>
            <w:proofErr w:type="spellEnd"/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positivity</w:t>
            </w:r>
          </w:p>
        </w:tc>
        <w:tc>
          <w:tcPr>
            <w:tcW w:w="167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DB48886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67 (91.76%)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1E68055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58 (86.81%)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2D5F5E6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63 (89.56%)</w:t>
            </w:r>
          </w:p>
        </w:tc>
        <w:tc>
          <w:tcPr>
            <w:tcW w:w="189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5475B28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49 (81.87%)</w:t>
            </w:r>
          </w:p>
        </w:tc>
        <w:tc>
          <w:tcPr>
            <w:tcW w:w="123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D810F3B" w14:textId="460FE37E" w:rsidR="00F113F1" w:rsidRDefault="00E500D7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Cs w:val="21"/>
              </w:rPr>
            </w:pPr>
            <w:r>
              <w:rPr>
                <w:rFonts w:ascii="Arial" w:hAnsi="Arial" w:cs="Arial"/>
                <w:b/>
                <w:bCs/>
                <w:szCs w:val="21"/>
              </w:rPr>
              <w:t>&gt;0.05</w:t>
            </w:r>
          </w:p>
        </w:tc>
      </w:tr>
      <w:tr w:rsidR="00F113F1" w14:paraId="3C1EDF46" w14:textId="77777777" w:rsidTr="00E500D7">
        <w:trPr>
          <w:trHeight w:val="681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013472C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Anti-</w:t>
            </w:r>
            <w:proofErr w:type="spellStart"/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HBe</w:t>
            </w:r>
            <w:proofErr w:type="spellEnd"/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positivity</w:t>
            </w:r>
          </w:p>
        </w:tc>
        <w:tc>
          <w:tcPr>
            <w:tcW w:w="167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E9E0E5D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32 (72.53%)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09A0C83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12 (61.54%)</w:t>
            </w:r>
          </w:p>
        </w:tc>
        <w:tc>
          <w:tcPr>
            <w:tcW w:w="12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0DEAF1F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08 (59.34%)</w:t>
            </w:r>
          </w:p>
        </w:tc>
        <w:tc>
          <w:tcPr>
            <w:tcW w:w="189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9F0EE35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19 (65.38%)</w:t>
            </w:r>
          </w:p>
        </w:tc>
        <w:tc>
          <w:tcPr>
            <w:tcW w:w="123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AEF5F11" w14:textId="43839978" w:rsidR="00F113F1" w:rsidRDefault="00E500D7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Cs w:val="21"/>
              </w:rPr>
            </w:pPr>
            <w:r>
              <w:rPr>
                <w:rFonts w:ascii="Arial" w:hAnsi="Arial" w:cs="Arial"/>
                <w:b/>
                <w:bCs/>
                <w:szCs w:val="21"/>
              </w:rPr>
              <w:t>&gt;0.05</w:t>
            </w:r>
          </w:p>
        </w:tc>
      </w:tr>
      <w:tr w:rsidR="00F113F1" w14:paraId="5A6BB6BB" w14:textId="77777777" w:rsidTr="00E500D7">
        <w:trPr>
          <w:trHeight w:val="534"/>
        </w:trPr>
        <w:tc>
          <w:tcPr>
            <w:tcW w:w="1418" w:type="dxa"/>
            <w:tcBorders>
              <w:top w:val="nil"/>
              <w:left w:val="nil"/>
              <w:bottom w:val="single" w:sz="18" w:space="0" w:color="auto"/>
              <w:right w:val="nil"/>
            </w:tcBorders>
            <w:hideMark/>
          </w:tcPr>
          <w:p w14:paraId="076860F1" w14:textId="77777777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Anti-HBc positivity</w:t>
            </w:r>
          </w:p>
        </w:tc>
        <w:tc>
          <w:tcPr>
            <w:tcW w:w="1675" w:type="dxa"/>
            <w:tcBorders>
              <w:top w:val="nil"/>
              <w:left w:val="nil"/>
              <w:bottom w:val="single" w:sz="18" w:space="0" w:color="auto"/>
              <w:right w:val="nil"/>
            </w:tcBorders>
            <w:hideMark/>
          </w:tcPr>
          <w:p w14:paraId="4A5BAF3A" w14:textId="06FEE038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</w:t>
            </w:r>
            <w:r w:rsidR="001B572F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82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(</w:t>
            </w:r>
            <w:r w:rsidR="001B572F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00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%)</w:t>
            </w:r>
          </w:p>
        </w:tc>
        <w:tc>
          <w:tcPr>
            <w:tcW w:w="1257" w:type="dxa"/>
            <w:tcBorders>
              <w:top w:val="nil"/>
              <w:left w:val="nil"/>
              <w:bottom w:val="single" w:sz="18" w:space="0" w:color="auto"/>
              <w:right w:val="nil"/>
            </w:tcBorders>
            <w:hideMark/>
          </w:tcPr>
          <w:p w14:paraId="3A5E2E52" w14:textId="6F105EF3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</w:t>
            </w:r>
            <w:r w:rsidR="001B572F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82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(</w:t>
            </w:r>
            <w:r w:rsidR="001B572F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00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%)</w:t>
            </w:r>
          </w:p>
        </w:tc>
        <w:tc>
          <w:tcPr>
            <w:tcW w:w="1290" w:type="dxa"/>
            <w:tcBorders>
              <w:top w:val="nil"/>
              <w:left w:val="nil"/>
              <w:bottom w:val="single" w:sz="18" w:space="0" w:color="auto"/>
              <w:right w:val="nil"/>
            </w:tcBorders>
            <w:hideMark/>
          </w:tcPr>
          <w:p w14:paraId="4A23C8FE" w14:textId="42D5512D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</w:t>
            </w:r>
            <w:r w:rsidR="001B572F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82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(</w:t>
            </w:r>
            <w:r w:rsidR="001B572F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00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%)</w:t>
            </w:r>
          </w:p>
        </w:tc>
        <w:tc>
          <w:tcPr>
            <w:tcW w:w="1893" w:type="dxa"/>
            <w:tcBorders>
              <w:top w:val="nil"/>
              <w:left w:val="nil"/>
              <w:bottom w:val="single" w:sz="18" w:space="0" w:color="auto"/>
              <w:right w:val="nil"/>
            </w:tcBorders>
            <w:hideMark/>
          </w:tcPr>
          <w:p w14:paraId="59E2A3DF" w14:textId="7D1F082B" w:rsidR="00F113F1" w:rsidRPr="00BC2049" w:rsidRDefault="00F113F1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</w:t>
            </w:r>
            <w:r w:rsidR="001B572F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82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(</w:t>
            </w:r>
            <w:r w:rsidR="001B572F"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100</w:t>
            </w:r>
            <w:r w:rsidRPr="00BC2049">
              <w:rPr>
                <w:rFonts w:ascii="Arial" w:hAnsi="Arial" w:cs="Arial"/>
                <w:b/>
                <w:bCs/>
                <w:sz w:val="18"/>
                <w:szCs w:val="18"/>
              </w:rPr>
              <w:t>%)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18" w:space="0" w:color="auto"/>
              <w:right w:val="nil"/>
            </w:tcBorders>
            <w:hideMark/>
          </w:tcPr>
          <w:p w14:paraId="66B5758E" w14:textId="2AA36663" w:rsidR="00F113F1" w:rsidRDefault="00E500D7" w:rsidP="00301325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Arial" w:hAnsi="Arial" w:cs="Arial"/>
                <w:b/>
                <w:bCs/>
                <w:szCs w:val="21"/>
              </w:rPr>
            </w:pPr>
            <w:r>
              <w:rPr>
                <w:rFonts w:ascii="Arial" w:hAnsi="Arial" w:cs="Arial"/>
                <w:b/>
                <w:bCs/>
                <w:szCs w:val="21"/>
              </w:rPr>
              <w:t>&gt;0.05</w:t>
            </w:r>
          </w:p>
        </w:tc>
      </w:tr>
    </w:tbl>
    <w:p w14:paraId="2A780E11" w14:textId="2DDF22AE" w:rsidR="0041278A" w:rsidRDefault="0041278A" w:rsidP="00301325">
      <w:pPr>
        <w:adjustRightInd w:val="0"/>
        <w:snapToGrid w:val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32DA2D6C" w14:textId="317198F1" w:rsidR="007761B6" w:rsidRDefault="007761B6" w:rsidP="00301325">
      <w:pPr>
        <w:adjustRightInd w:val="0"/>
        <w:snapToGrid w:val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6E052C17" w14:textId="577966B0" w:rsidR="00F32044" w:rsidRDefault="00F32044" w:rsidP="00301325">
      <w:pPr>
        <w:adjustRightInd w:val="0"/>
        <w:snapToGrid w:val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67656359" w14:textId="37A13F60" w:rsidR="00F32044" w:rsidRDefault="00F32044" w:rsidP="00301325">
      <w:pPr>
        <w:adjustRightInd w:val="0"/>
        <w:snapToGrid w:val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40090AE2" w14:textId="35F3651B" w:rsidR="00F32044" w:rsidRDefault="00F32044" w:rsidP="00301325">
      <w:pPr>
        <w:adjustRightInd w:val="0"/>
        <w:snapToGrid w:val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557A90F4" w14:textId="77777777" w:rsidR="00F32044" w:rsidRDefault="00F32044" w:rsidP="00301325">
      <w:pPr>
        <w:adjustRightInd w:val="0"/>
        <w:snapToGrid w:val="0"/>
        <w:rPr>
          <w:rFonts w:ascii="Times New Roman" w:hAnsi="Times New Roman" w:cs="Times New Roman" w:hint="eastAsia"/>
          <w:b/>
          <w:bCs/>
          <w:sz w:val="24"/>
          <w:szCs w:val="24"/>
        </w:rPr>
      </w:pPr>
    </w:p>
    <w:p w14:paraId="392E22F6" w14:textId="7290A0B1" w:rsidR="0041278A" w:rsidRPr="00D42707" w:rsidRDefault="00301325" w:rsidP="00F32044">
      <w:pPr>
        <w:adjustRightInd w:val="0"/>
        <w:snapToGrid w:val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42707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 table </w:t>
      </w:r>
      <w:r w:rsidR="00F32044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="0041278A" w:rsidRPr="00D42707">
        <w:rPr>
          <w:rFonts w:ascii="Times New Roman" w:hAnsi="Times New Roman" w:cs="Times New Roman"/>
          <w:b/>
          <w:bCs/>
          <w:sz w:val="24"/>
          <w:szCs w:val="24"/>
        </w:rPr>
        <w:t>. The results of HDV-positive patients in different patient cohorts</w:t>
      </w:r>
    </w:p>
    <w:tbl>
      <w:tblPr>
        <w:tblStyle w:val="a9"/>
        <w:tblW w:w="10348" w:type="dxa"/>
        <w:jc w:val="center"/>
        <w:tblBorders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34"/>
        <w:gridCol w:w="1134"/>
        <w:gridCol w:w="1134"/>
        <w:gridCol w:w="851"/>
        <w:gridCol w:w="1701"/>
        <w:gridCol w:w="1055"/>
        <w:gridCol w:w="1638"/>
        <w:gridCol w:w="1701"/>
      </w:tblGrid>
      <w:tr w:rsidR="00704EDE" w:rsidRPr="00A16790" w14:paraId="637BA6A0" w14:textId="27D62238" w:rsidTr="00AC44D3">
        <w:trPr>
          <w:trHeight w:val="458"/>
          <w:jc w:val="center"/>
        </w:trPr>
        <w:tc>
          <w:tcPr>
            <w:tcW w:w="1134" w:type="dxa"/>
            <w:vMerge w:val="restart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</w:tcPr>
          <w:p w14:paraId="14C4EABF" w14:textId="77777777" w:rsidR="00704EDE" w:rsidRPr="000E5E7A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268" w:type="dxa"/>
            <w:gridSpan w:val="2"/>
            <w:tcBorders>
              <w:top w:val="single" w:sz="18" w:space="0" w:color="auto"/>
              <w:left w:val="nil"/>
              <w:bottom w:val="nil"/>
              <w:right w:val="dashSmallGap" w:sz="12" w:space="0" w:color="5B9BD5" w:themeColor="accent5"/>
            </w:tcBorders>
          </w:tcPr>
          <w:p w14:paraId="616E4CFE" w14:textId="77777777" w:rsidR="00704EDE" w:rsidRPr="00301993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20"/>
                <w:szCs w:val="20"/>
              </w:rPr>
            </w:pPr>
            <w:r w:rsidRPr="00301993">
              <w:rPr>
                <w:rFonts w:ascii="Arial" w:eastAsia="等线" w:hAnsi="Arial" w:cs="Arial"/>
                <w:b/>
                <w:bCs/>
                <w:color w:val="000000"/>
                <w:kern w:val="0"/>
                <w:sz w:val="20"/>
                <w:szCs w:val="20"/>
              </w:rPr>
              <w:t>Anti-HDV</w:t>
            </w:r>
          </w:p>
        </w:tc>
        <w:tc>
          <w:tcPr>
            <w:tcW w:w="2552" w:type="dxa"/>
            <w:gridSpan w:val="2"/>
            <w:tcBorders>
              <w:top w:val="single" w:sz="18" w:space="0" w:color="auto"/>
              <w:left w:val="dashSmallGap" w:sz="12" w:space="0" w:color="5B9BD5" w:themeColor="accent5"/>
              <w:bottom w:val="nil"/>
              <w:right w:val="dashSmallGap" w:sz="12" w:space="0" w:color="5B9BD5" w:themeColor="accent5"/>
            </w:tcBorders>
          </w:tcPr>
          <w:p w14:paraId="5F8CA189" w14:textId="77777777" w:rsidR="00704EDE" w:rsidRPr="00301993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20"/>
                <w:szCs w:val="20"/>
              </w:rPr>
            </w:pPr>
            <w:r w:rsidRPr="00301993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20"/>
                <w:szCs w:val="20"/>
              </w:rPr>
              <w:t>R</w:t>
            </w:r>
            <w:r w:rsidRPr="00301993">
              <w:rPr>
                <w:rFonts w:ascii="Arial" w:eastAsia="等线" w:hAnsi="Arial" w:cs="Arial"/>
                <w:b/>
                <w:bCs/>
                <w:color w:val="000000"/>
                <w:kern w:val="0"/>
                <w:sz w:val="20"/>
                <w:szCs w:val="20"/>
              </w:rPr>
              <w:t>T-PCR</w:t>
            </w:r>
          </w:p>
        </w:tc>
        <w:tc>
          <w:tcPr>
            <w:tcW w:w="1055" w:type="dxa"/>
            <w:vMerge w:val="restart"/>
            <w:tcBorders>
              <w:top w:val="single" w:sz="18" w:space="0" w:color="auto"/>
              <w:left w:val="dashSmallGap" w:sz="12" w:space="0" w:color="5B9BD5" w:themeColor="accent5"/>
              <w:bottom w:val="single" w:sz="4" w:space="0" w:color="auto"/>
              <w:right w:val="nil"/>
            </w:tcBorders>
            <w:vAlign w:val="center"/>
          </w:tcPr>
          <w:p w14:paraId="311DE8E0" w14:textId="12BCC6AB" w:rsidR="00704EDE" w:rsidRPr="00301993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20"/>
                <w:szCs w:val="20"/>
              </w:rPr>
            </w:pPr>
            <w:proofErr w:type="spellStart"/>
            <w:r w:rsidRPr="00301993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20"/>
                <w:szCs w:val="20"/>
              </w:rPr>
              <w:t>d</w:t>
            </w:r>
            <w:r w:rsidRPr="00301993">
              <w:rPr>
                <w:rFonts w:ascii="Arial" w:eastAsia="等线" w:hAnsi="Arial" w:cs="Arial"/>
                <w:b/>
                <w:bCs/>
                <w:color w:val="000000"/>
                <w:kern w:val="0"/>
                <w:sz w:val="20"/>
                <w:szCs w:val="20"/>
              </w:rPr>
              <w:t>dPCR</w:t>
            </w:r>
            <w:proofErr w:type="spellEnd"/>
            <w:r w:rsidRPr="00301993">
              <w:rPr>
                <w:rFonts w:ascii="Arial" w:eastAsia="等线" w:hAnsi="Arial" w:cs="Arial"/>
                <w:b/>
                <w:bCs/>
                <w:color w:val="000000"/>
                <w:kern w:val="0"/>
                <w:sz w:val="20"/>
                <w:szCs w:val="20"/>
              </w:rPr>
              <w:t xml:space="preserve"> </w:t>
            </w:r>
            <w:r w:rsidR="009429C2" w:rsidRPr="009429C2">
              <w:rPr>
                <w:rFonts w:ascii="Arial" w:eastAsia="等线" w:hAnsi="Arial" w:cs="Arial"/>
                <w:b/>
                <w:bCs/>
                <w:color w:val="FF0000"/>
                <w:kern w:val="0"/>
                <w:sz w:val="20"/>
                <w:szCs w:val="20"/>
              </w:rPr>
              <w:t>(IU/ml)</w:t>
            </w:r>
          </w:p>
        </w:tc>
        <w:tc>
          <w:tcPr>
            <w:tcW w:w="3339" w:type="dxa"/>
            <w:gridSpan w:val="2"/>
            <w:tcBorders>
              <w:top w:val="single" w:sz="18" w:space="0" w:color="auto"/>
              <w:left w:val="dashSmallGap" w:sz="12" w:space="0" w:color="5B9BD5" w:themeColor="accent5"/>
              <w:bottom w:val="nil"/>
              <w:right w:val="nil"/>
            </w:tcBorders>
          </w:tcPr>
          <w:p w14:paraId="5CEB8B5E" w14:textId="0B302909" w:rsidR="00704EDE" w:rsidRPr="00AC44D3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20"/>
                <w:szCs w:val="20"/>
              </w:rPr>
            </w:pPr>
            <w:r w:rsidRPr="00AC44D3"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20"/>
                <w:szCs w:val="20"/>
              </w:rPr>
              <w:t>G</w:t>
            </w:r>
            <w:r w:rsidRPr="00AC44D3">
              <w:rPr>
                <w:rFonts w:ascii="Arial" w:eastAsia="等线" w:hAnsi="Arial" w:cs="Arial"/>
                <w:b/>
                <w:bCs/>
                <w:color w:val="FF0000"/>
                <w:kern w:val="0"/>
                <w:sz w:val="20"/>
                <w:szCs w:val="20"/>
              </w:rPr>
              <w:t>APDH</w:t>
            </w:r>
          </w:p>
        </w:tc>
      </w:tr>
      <w:tr w:rsidR="007B34EA" w:rsidRPr="00A16790" w14:paraId="57A01E94" w14:textId="534E8ADC" w:rsidTr="00AC44D3">
        <w:trPr>
          <w:trHeight w:val="458"/>
          <w:jc w:val="center"/>
        </w:trPr>
        <w:tc>
          <w:tcPr>
            <w:tcW w:w="1134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9B42C62" w14:textId="77777777" w:rsidR="00704EDE" w:rsidRPr="00301993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7232341" w14:textId="77777777" w:rsidR="00704EDE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20"/>
                <w:szCs w:val="20"/>
              </w:rPr>
            </w:pPr>
            <w:r w:rsidRPr="00301993">
              <w:rPr>
                <w:rFonts w:ascii="Arial" w:eastAsia="等线" w:hAnsi="Arial" w:cs="Arial"/>
                <w:b/>
                <w:bCs/>
                <w:color w:val="000000"/>
                <w:kern w:val="0"/>
                <w:sz w:val="20"/>
                <w:szCs w:val="20"/>
              </w:rPr>
              <w:t>Anti-</w:t>
            </w:r>
          </w:p>
          <w:p w14:paraId="3017606D" w14:textId="1565A2CC" w:rsidR="00704EDE" w:rsidRPr="00301993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20"/>
                <w:szCs w:val="20"/>
              </w:rPr>
            </w:pPr>
            <w:r w:rsidRPr="00301993">
              <w:rPr>
                <w:rFonts w:ascii="Arial" w:eastAsia="等线" w:hAnsi="Arial" w:cs="Arial"/>
                <w:b/>
                <w:bCs/>
                <w:color w:val="000000"/>
                <w:kern w:val="0"/>
                <w:sz w:val="20"/>
                <w:szCs w:val="20"/>
              </w:rPr>
              <w:t>HDV I</w:t>
            </w:r>
            <w:r w:rsidRPr="00301993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20"/>
                <w:szCs w:val="20"/>
              </w:rPr>
              <w:t>gG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2" w:space="0" w:color="auto"/>
              <w:right w:val="dashSmallGap" w:sz="12" w:space="0" w:color="5B9BD5" w:themeColor="accent5"/>
            </w:tcBorders>
          </w:tcPr>
          <w:p w14:paraId="7118C29A" w14:textId="77777777" w:rsidR="00704EDE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20"/>
                <w:szCs w:val="20"/>
              </w:rPr>
            </w:pPr>
            <w:r w:rsidRPr="00301993">
              <w:rPr>
                <w:rFonts w:ascii="Arial" w:eastAsia="等线" w:hAnsi="Arial" w:cs="Arial"/>
                <w:b/>
                <w:bCs/>
                <w:color w:val="000000"/>
                <w:kern w:val="0"/>
                <w:sz w:val="20"/>
                <w:szCs w:val="20"/>
              </w:rPr>
              <w:t>Anti-</w:t>
            </w:r>
          </w:p>
          <w:p w14:paraId="0BDB119D" w14:textId="704062BC" w:rsidR="00704EDE" w:rsidRPr="00301993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20"/>
                <w:szCs w:val="20"/>
              </w:rPr>
            </w:pPr>
            <w:r w:rsidRPr="00301993">
              <w:rPr>
                <w:rFonts w:ascii="Arial" w:eastAsia="等线" w:hAnsi="Arial" w:cs="Arial"/>
                <w:b/>
                <w:bCs/>
                <w:color w:val="000000"/>
                <w:kern w:val="0"/>
                <w:sz w:val="20"/>
                <w:szCs w:val="20"/>
              </w:rPr>
              <w:t>HDV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20"/>
                <w:szCs w:val="20"/>
              </w:rPr>
              <w:t xml:space="preserve"> </w:t>
            </w:r>
            <w:r w:rsidRPr="00301993">
              <w:rPr>
                <w:rFonts w:ascii="Arial" w:eastAsia="等线" w:hAnsi="Arial" w:cs="Arial"/>
                <w:b/>
                <w:bCs/>
                <w:color w:val="000000"/>
                <w:kern w:val="0"/>
                <w:sz w:val="20"/>
                <w:szCs w:val="20"/>
              </w:rPr>
              <w:t>I</w:t>
            </w:r>
            <w:r w:rsidRPr="00301993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20"/>
                <w:szCs w:val="20"/>
              </w:rPr>
              <w:t>g</w:t>
            </w:r>
            <w:r w:rsidRPr="00301993">
              <w:rPr>
                <w:rFonts w:ascii="Arial" w:eastAsia="等线" w:hAnsi="Arial" w:cs="Arial"/>
                <w:b/>
                <w:bCs/>
                <w:color w:val="000000"/>
                <w:kern w:val="0"/>
                <w:sz w:val="20"/>
                <w:szCs w:val="20"/>
              </w:rPr>
              <w:t>M</w:t>
            </w:r>
          </w:p>
        </w:tc>
        <w:tc>
          <w:tcPr>
            <w:tcW w:w="851" w:type="dxa"/>
            <w:tcBorders>
              <w:top w:val="nil"/>
              <w:left w:val="dashSmallGap" w:sz="12" w:space="0" w:color="5B9BD5" w:themeColor="accent5"/>
              <w:bottom w:val="single" w:sz="12" w:space="0" w:color="auto"/>
              <w:right w:val="nil"/>
            </w:tcBorders>
          </w:tcPr>
          <w:p w14:paraId="6E3F699B" w14:textId="77777777" w:rsidR="00704EDE" w:rsidRPr="00301993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20"/>
                <w:szCs w:val="20"/>
              </w:rPr>
            </w:pPr>
            <w:r w:rsidRPr="00301993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20"/>
                <w:szCs w:val="20"/>
              </w:rPr>
              <w:t>C</w:t>
            </w:r>
            <w:r w:rsidRPr="00301993">
              <w:rPr>
                <w:rFonts w:ascii="Arial" w:eastAsia="等线" w:hAnsi="Arial" w:cs="Arial"/>
                <w:b/>
                <w:bCs/>
                <w:color w:val="000000"/>
                <w:kern w:val="0"/>
                <w:sz w:val="20"/>
                <w:szCs w:val="20"/>
              </w:rPr>
              <w:t>T value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12" w:space="0" w:color="auto"/>
              <w:right w:val="dashSmallGap" w:sz="12" w:space="0" w:color="5B9BD5" w:themeColor="accent5"/>
            </w:tcBorders>
          </w:tcPr>
          <w:p w14:paraId="7350FBF1" w14:textId="306EC52C" w:rsidR="00704EDE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20"/>
                <w:szCs w:val="20"/>
              </w:rPr>
            </w:pPr>
            <w:r w:rsidRPr="00301993">
              <w:rPr>
                <w:rFonts w:ascii="Arial" w:eastAsia="等线" w:hAnsi="Arial" w:cs="Arial"/>
                <w:b/>
                <w:bCs/>
                <w:color w:val="000000"/>
                <w:kern w:val="0"/>
                <w:sz w:val="20"/>
                <w:szCs w:val="20"/>
              </w:rPr>
              <w:t>HDV RNA</w:t>
            </w:r>
          </w:p>
          <w:p w14:paraId="11C35AA5" w14:textId="4A86C344" w:rsidR="00704EDE" w:rsidRPr="00301993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20"/>
                <w:szCs w:val="20"/>
              </w:rPr>
            </w:pPr>
            <w:r w:rsidRPr="00301993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20"/>
                <w:szCs w:val="20"/>
              </w:rPr>
              <w:t>concentration</w:t>
            </w:r>
            <w:r w:rsidRPr="00301993">
              <w:rPr>
                <w:rFonts w:ascii="Arial" w:eastAsia="等线" w:hAnsi="Arial" w:cs="Arial"/>
                <w:b/>
                <w:bCs/>
                <w:color w:val="000000"/>
                <w:kern w:val="0"/>
                <w:sz w:val="20"/>
                <w:szCs w:val="20"/>
              </w:rPr>
              <w:t xml:space="preserve"> </w:t>
            </w:r>
            <w:r w:rsidRPr="009429C2">
              <w:rPr>
                <w:rFonts w:ascii="Arial" w:eastAsia="等线" w:hAnsi="Arial" w:cs="Arial"/>
                <w:b/>
                <w:bCs/>
                <w:color w:val="FF0000"/>
                <w:kern w:val="0"/>
                <w:sz w:val="20"/>
                <w:szCs w:val="20"/>
              </w:rPr>
              <w:t>(</w:t>
            </w:r>
            <w:r w:rsidR="009429C2" w:rsidRPr="009429C2">
              <w:rPr>
                <w:rFonts w:ascii="Arial" w:eastAsia="等线" w:hAnsi="Arial" w:cs="Arial"/>
                <w:b/>
                <w:bCs/>
                <w:color w:val="FF0000"/>
                <w:kern w:val="0"/>
                <w:sz w:val="20"/>
                <w:szCs w:val="20"/>
              </w:rPr>
              <w:t>IU/ml</w:t>
            </w:r>
            <w:r w:rsidRPr="009429C2">
              <w:rPr>
                <w:rFonts w:ascii="Arial" w:eastAsia="等线" w:hAnsi="Arial" w:cs="Arial"/>
                <w:b/>
                <w:bCs/>
                <w:color w:val="FF0000"/>
                <w:kern w:val="0"/>
                <w:sz w:val="20"/>
                <w:szCs w:val="20"/>
              </w:rPr>
              <w:t>)</w:t>
            </w:r>
          </w:p>
        </w:tc>
        <w:tc>
          <w:tcPr>
            <w:tcW w:w="1055" w:type="dxa"/>
            <w:vMerge/>
            <w:tcBorders>
              <w:top w:val="single" w:sz="4" w:space="0" w:color="auto"/>
              <w:left w:val="dashSmallGap" w:sz="12" w:space="0" w:color="5B9BD5" w:themeColor="accent5"/>
              <w:bottom w:val="single" w:sz="12" w:space="0" w:color="auto"/>
              <w:right w:val="nil"/>
            </w:tcBorders>
          </w:tcPr>
          <w:p w14:paraId="0E791ED2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638" w:type="dxa"/>
            <w:tcBorders>
              <w:top w:val="nil"/>
              <w:left w:val="dashSmallGap" w:sz="12" w:space="0" w:color="5B9BD5" w:themeColor="accent5"/>
              <w:bottom w:val="single" w:sz="12" w:space="0" w:color="auto"/>
              <w:right w:val="nil"/>
            </w:tcBorders>
          </w:tcPr>
          <w:p w14:paraId="6DFC746C" w14:textId="77777777" w:rsidR="00AC44D3" w:rsidRPr="00AC44D3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 w:rsidRPr="00AC44D3"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 xml:space="preserve">RT-PCR </w:t>
            </w:r>
          </w:p>
          <w:p w14:paraId="57343AD5" w14:textId="6045B9F9" w:rsidR="00704EDE" w:rsidRPr="00AC44D3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 w:rsidRPr="00AC44D3"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(CT</w:t>
            </w:r>
            <w:r w:rsidR="009429C2" w:rsidRPr="00AC44D3"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 xml:space="preserve"> value</w:t>
            </w:r>
            <w:r w:rsidRPr="00AC44D3"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250EEF5" w14:textId="77777777" w:rsidR="00AC44D3" w:rsidRPr="00AC44D3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proofErr w:type="spellStart"/>
            <w:r w:rsidRPr="00AC44D3"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ddPCR</w:t>
            </w:r>
            <w:proofErr w:type="spellEnd"/>
          </w:p>
          <w:p w14:paraId="0732017A" w14:textId="1E3DC23A" w:rsidR="00704EDE" w:rsidRPr="00AC44D3" w:rsidRDefault="00AC44D3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 w:rsidRPr="00AC44D3"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(</w:t>
            </w:r>
            <w:r w:rsidRPr="00AC44D3"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copies/reaction</w:t>
            </w:r>
            <w:r w:rsidRPr="00AC44D3"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)</w:t>
            </w:r>
          </w:p>
        </w:tc>
      </w:tr>
      <w:tr w:rsidR="007B34EA" w:rsidRPr="00A16790" w14:paraId="59088034" w14:textId="246F59D9" w:rsidTr="00AC44D3">
        <w:trPr>
          <w:trHeight w:val="458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34C1E7C3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A16790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C</w:t>
            </w:r>
            <w:r w:rsidRPr="00A16790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HB-33#</w:t>
            </w:r>
          </w:p>
        </w:tc>
        <w:tc>
          <w:tcPr>
            <w:tcW w:w="1134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0DE4EF12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1134" w:type="dxa"/>
            <w:tcBorders>
              <w:top w:val="single" w:sz="12" w:space="0" w:color="auto"/>
              <w:left w:val="nil"/>
              <w:bottom w:val="nil"/>
              <w:right w:val="dashSmallGap" w:sz="12" w:space="0" w:color="5B9BD5" w:themeColor="accent5"/>
            </w:tcBorders>
          </w:tcPr>
          <w:p w14:paraId="22B4471A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single" w:sz="12" w:space="0" w:color="auto"/>
              <w:left w:val="dashSmallGap" w:sz="12" w:space="0" w:color="5B9BD5" w:themeColor="accent5"/>
              <w:bottom w:val="nil"/>
              <w:right w:val="nil"/>
            </w:tcBorders>
          </w:tcPr>
          <w:p w14:paraId="791887CF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1701" w:type="dxa"/>
            <w:tcBorders>
              <w:top w:val="single" w:sz="12" w:space="0" w:color="auto"/>
              <w:left w:val="nil"/>
              <w:bottom w:val="nil"/>
              <w:right w:val="dashSmallGap" w:sz="12" w:space="0" w:color="5B9BD5" w:themeColor="accent5"/>
            </w:tcBorders>
          </w:tcPr>
          <w:p w14:paraId="3D1F0876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1055" w:type="dxa"/>
            <w:tcBorders>
              <w:top w:val="single" w:sz="12" w:space="0" w:color="auto"/>
              <w:left w:val="dashSmallGap" w:sz="12" w:space="0" w:color="5B9BD5" w:themeColor="accent5"/>
              <w:bottom w:val="nil"/>
              <w:right w:val="nil"/>
            </w:tcBorders>
          </w:tcPr>
          <w:p w14:paraId="6A945EDF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1638" w:type="dxa"/>
            <w:tcBorders>
              <w:top w:val="single" w:sz="12" w:space="0" w:color="auto"/>
              <w:left w:val="dashSmallGap" w:sz="12" w:space="0" w:color="5B9BD5" w:themeColor="accent5"/>
              <w:bottom w:val="nil"/>
              <w:right w:val="nil"/>
            </w:tcBorders>
          </w:tcPr>
          <w:p w14:paraId="6CE02BB6" w14:textId="19D836D3" w:rsidR="00704EDE" w:rsidRPr="00AC44D3" w:rsidRDefault="00AC44D3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4.60</w:t>
            </w:r>
          </w:p>
        </w:tc>
        <w:tc>
          <w:tcPr>
            <w:tcW w:w="1701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5ED699F8" w14:textId="3B5ABED6" w:rsidR="00704EDE" w:rsidRPr="00AC44D3" w:rsidRDefault="00CB706D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8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789.2</w:t>
            </w:r>
          </w:p>
        </w:tc>
      </w:tr>
      <w:tr w:rsidR="007B34EA" w:rsidRPr="00A16790" w14:paraId="280DBA60" w14:textId="69DDAB83" w:rsidTr="00AC44D3">
        <w:trPr>
          <w:trHeight w:val="467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362B3A03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A16790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C</w:t>
            </w:r>
            <w:r w:rsidRPr="00A16790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HB-89#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335D46E1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1C74EBA6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4C8104D6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0CA3752A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1055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75D2838D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1638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017B0829" w14:textId="05564069" w:rsidR="00704EDE" w:rsidRPr="00AC44D3" w:rsidRDefault="00AC44D3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7.2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7809BA6C" w14:textId="3FC2434B" w:rsidR="00704EDE" w:rsidRPr="00AC44D3" w:rsidRDefault="00CB706D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6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19.4</w:t>
            </w:r>
          </w:p>
        </w:tc>
      </w:tr>
      <w:tr w:rsidR="007B34EA" w:rsidRPr="00A16790" w14:paraId="25264181" w14:textId="2841A86A" w:rsidTr="00AC44D3">
        <w:trPr>
          <w:trHeight w:val="467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31B3BBFC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A16790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L</w:t>
            </w:r>
            <w:r w:rsidRPr="00A16790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C-18#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573F747C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38648CE4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047DEA7D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6D9960D9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055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302561D0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638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34DDBEAB" w14:textId="5AF6C1AC" w:rsidR="00704EDE" w:rsidRPr="00AC44D3" w:rsidRDefault="00AC44D3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7.0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79E6A2A0" w14:textId="0DF91A36" w:rsidR="00704EDE" w:rsidRPr="00AC44D3" w:rsidRDefault="0027055C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6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64.5</w:t>
            </w:r>
          </w:p>
        </w:tc>
      </w:tr>
      <w:tr w:rsidR="007B34EA" w:rsidRPr="00A16790" w14:paraId="62554DC7" w14:textId="1FF9D634" w:rsidTr="00AC44D3">
        <w:trPr>
          <w:trHeight w:val="467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47ABBCA4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A16790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L</w:t>
            </w:r>
            <w:r w:rsidRPr="00A16790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C-22#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2270C40F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5B1E3D2D" w14:textId="77777777" w:rsidR="00704EDE" w:rsidRPr="00716C0C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851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321DDD5C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3EC1EF7C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055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310D3274" w14:textId="556D190C" w:rsidR="00704EDE" w:rsidRPr="00A16790" w:rsidRDefault="009429C2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1342.60</w:t>
            </w:r>
          </w:p>
        </w:tc>
        <w:tc>
          <w:tcPr>
            <w:tcW w:w="1638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24099A01" w14:textId="0CC278B2" w:rsidR="00704EDE" w:rsidRPr="00AC44D3" w:rsidRDefault="00AC44D3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24.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E9B48F4" w14:textId="3FC8D7BE" w:rsidR="00704EDE" w:rsidRPr="00AC44D3" w:rsidRDefault="0027055C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9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298.0</w:t>
            </w:r>
          </w:p>
        </w:tc>
      </w:tr>
      <w:tr w:rsidR="007B34EA" w:rsidRPr="00A16790" w14:paraId="51B0D0C6" w14:textId="364A9E18" w:rsidTr="00AC44D3">
        <w:trPr>
          <w:trHeight w:val="467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7D95A9A0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A16790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L</w:t>
            </w:r>
            <w:r w:rsidRPr="00A16790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C-40#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71995343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221C2029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2C0A913F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2C72FB40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055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521D862A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638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20551CC1" w14:textId="674C1819" w:rsidR="00704EDE" w:rsidRPr="00AC44D3" w:rsidRDefault="00AC44D3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5.9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679FD64F" w14:textId="0EB06E90" w:rsidR="00704EDE" w:rsidRPr="00AC44D3" w:rsidRDefault="0027055C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3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556.1</w:t>
            </w:r>
          </w:p>
        </w:tc>
      </w:tr>
      <w:tr w:rsidR="007B34EA" w:rsidRPr="00A16790" w14:paraId="153324B7" w14:textId="79ED7B7F" w:rsidTr="00AC44D3">
        <w:trPr>
          <w:trHeight w:val="458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07461BC4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A16790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L</w:t>
            </w:r>
            <w:r w:rsidRPr="00A16790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C-49#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27A3EDE5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56EA2CCD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70C5A0AB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68B1A50C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055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0215B0FA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638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435851A8" w14:textId="0EAF6237" w:rsidR="00704EDE" w:rsidRPr="00AC44D3" w:rsidRDefault="00AC44D3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7.2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6A7BF6F" w14:textId="427DC50F" w:rsidR="00704EDE" w:rsidRPr="00AC44D3" w:rsidRDefault="0027055C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6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06.7</w:t>
            </w:r>
          </w:p>
        </w:tc>
      </w:tr>
      <w:tr w:rsidR="007B34EA" w:rsidRPr="00A16790" w14:paraId="4263EA4E" w14:textId="0C67C863" w:rsidTr="00AC44D3">
        <w:trPr>
          <w:trHeight w:val="467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6614354E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A16790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L</w:t>
            </w:r>
            <w:r w:rsidRPr="00A16790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C-86#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304DE45A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373E2391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851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65E74777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9.59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74AD9F9B" w14:textId="12EAF003" w:rsidR="00704EDE" w:rsidRPr="00A16790" w:rsidRDefault="009429C2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12990.86</w:t>
            </w:r>
          </w:p>
        </w:tc>
        <w:tc>
          <w:tcPr>
            <w:tcW w:w="1055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43D0F56B" w14:textId="2075DA03" w:rsidR="00704EDE" w:rsidRPr="00A16790" w:rsidRDefault="009429C2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13967.04</w:t>
            </w:r>
          </w:p>
        </w:tc>
        <w:tc>
          <w:tcPr>
            <w:tcW w:w="1638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2096BD38" w14:textId="245CF9C5" w:rsidR="00704EDE" w:rsidRPr="00AC44D3" w:rsidRDefault="00AC44D3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26.3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047F4740" w14:textId="4DD0032D" w:rsidR="00704EDE" w:rsidRPr="00AC44D3" w:rsidRDefault="0027055C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9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22.1</w:t>
            </w:r>
          </w:p>
        </w:tc>
      </w:tr>
      <w:tr w:rsidR="007B34EA" w:rsidRPr="00A16790" w14:paraId="6DCA7691" w14:textId="21DD0817" w:rsidTr="00AC44D3">
        <w:trPr>
          <w:trHeight w:val="467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0E208369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A16790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L</w:t>
            </w:r>
            <w:r w:rsidRPr="00A16790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C-104#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105E1B27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05447001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2D8978C2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0DEA6C44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055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7548329C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638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79AF6117" w14:textId="3AF1954C" w:rsidR="00704EDE" w:rsidRPr="00AC44D3" w:rsidRDefault="00CB706D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7.4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78C29C8" w14:textId="0FFCF1A6" w:rsidR="00704EDE" w:rsidRPr="00AC44D3" w:rsidRDefault="0027055C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6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70.6</w:t>
            </w:r>
          </w:p>
        </w:tc>
      </w:tr>
      <w:tr w:rsidR="007B34EA" w:rsidRPr="00A16790" w14:paraId="7F36E686" w14:textId="172BA5D1" w:rsidTr="00AC44D3">
        <w:trPr>
          <w:trHeight w:val="467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0B338819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A16790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L</w:t>
            </w:r>
            <w:r w:rsidRPr="00A16790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F-16#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52F8DE74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307AEAE6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851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76923C76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632682EF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055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577A05A1" w14:textId="3CDD2B04" w:rsidR="00704EDE" w:rsidRPr="00A16790" w:rsidRDefault="009429C2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1158.80</w:t>
            </w:r>
          </w:p>
        </w:tc>
        <w:tc>
          <w:tcPr>
            <w:tcW w:w="1638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45970FDA" w14:textId="39DA950B" w:rsidR="00704EDE" w:rsidRPr="00AC44D3" w:rsidRDefault="00CB706D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5.1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0084F355" w14:textId="5EB2B02E" w:rsidR="00704EDE" w:rsidRPr="00AC44D3" w:rsidRDefault="0027055C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4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008.9</w:t>
            </w:r>
          </w:p>
        </w:tc>
      </w:tr>
      <w:tr w:rsidR="007B34EA" w:rsidRPr="00A16790" w14:paraId="0E6F14AA" w14:textId="0777C465" w:rsidTr="00AC44D3">
        <w:trPr>
          <w:trHeight w:val="467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7836983D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A16790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L</w:t>
            </w:r>
            <w:r w:rsidRPr="00A16790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F-21#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617B5C36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548D6DCA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50B9C6FB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02137AE8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055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405EC317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638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15E6AFBF" w14:textId="77E5A032" w:rsidR="00704EDE" w:rsidRPr="00AC44D3" w:rsidRDefault="00CB706D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5.8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8B6193B" w14:textId="4E6C5A28" w:rsidR="00704EDE" w:rsidRPr="00AC44D3" w:rsidRDefault="0027055C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3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858.2</w:t>
            </w:r>
          </w:p>
        </w:tc>
      </w:tr>
      <w:tr w:rsidR="007B34EA" w:rsidRPr="00A16790" w14:paraId="27EBE2D8" w14:textId="1CF2B6CD" w:rsidTr="00AC44D3">
        <w:trPr>
          <w:trHeight w:val="458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567876ED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A16790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L</w:t>
            </w:r>
            <w:r w:rsidRPr="00A16790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F-24#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667752A3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0AAA30AD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3E1A212F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0B77D4BB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055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0F28B672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638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314417B4" w14:textId="20FE7A2D" w:rsidR="00704EDE" w:rsidRPr="00AC44D3" w:rsidRDefault="00CB706D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4.9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65BA7CF" w14:textId="31FDAA05" w:rsidR="00704EDE" w:rsidRPr="00AC44D3" w:rsidRDefault="0027055C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4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702.6</w:t>
            </w:r>
          </w:p>
        </w:tc>
      </w:tr>
      <w:tr w:rsidR="007B34EA" w:rsidRPr="00A16790" w14:paraId="0D3C0044" w14:textId="25417D6A" w:rsidTr="00AC44D3">
        <w:trPr>
          <w:trHeight w:val="467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1F6A517C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A16790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L</w:t>
            </w:r>
            <w:r w:rsidRPr="00A16790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F-42#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4CC4D3CB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35FDF31B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6A641CE9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1DB60923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055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6B894C2B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638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7CB55198" w14:textId="63B327E4" w:rsidR="00704EDE" w:rsidRPr="00AC44D3" w:rsidRDefault="00CB706D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7.2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5C751918" w14:textId="4E0B74C6" w:rsidR="00704EDE" w:rsidRPr="00AC44D3" w:rsidRDefault="0027055C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6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51.9</w:t>
            </w:r>
          </w:p>
        </w:tc>
      </w:tr>
      <w:tr w:rsidR="007B34EA" w:rsidRPr="00A16790" w14:paraId="10B5A9F2" w14:textId="13509E27" w:rsidTr="00AC44D3">
        <w:trPr>
          <w:trHeight w:val="467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51E2E0E2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A16790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L</w:t>
            </w:r>
            <w:r w:rsidRPr="00A16790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F-49#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07DA1014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53A777CD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5AABD793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0D7A1605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055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1FAB7BB6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638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7ED26DE7" w14:textId="107B6210" w:rsidR="00704EDE" w:rsidRPr="00AC44D3" w:rsidRDefault="00CB706D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6.</w:t>
            </w:r>
            <w:r w:rsidR="0027055C"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8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6CFF3AB" w14:textId="2819E589" w:rsidR="00704EDE" w:rsidRPr="00AC44D3" w:rsidRDefault="0027055C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8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29.5</w:t>
            </w:r>
          </w:p>
        </w:tc>
      </w:tr>
      <w:tr w:rsidR="007B34EA" w:rsidRPr="00A16790" w14:paraId="32F8127E" w14:textId="42C3B51F" w:rsidTr="00AC44D3">
        <w:trPr>
          <w:trHeight w:val="467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24455E91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A16790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L</w:t>
            </w:r>
            <w:r w:rsidRPr="00A16790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F-52#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14499641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6615EA37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851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71C73F6E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03D95E0B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055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44F981DF" w14:textId="451891CE" w:rsidR="00704EDE" w:rsidRPr="00A16790" w:rsidRDefault="009429C2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1734.69</w:t>
            </w:r>
          </w:p>
        </w:tc>
        <w:tc>
          <w:tcPr>
            <w:tcW w:w="1638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4E3789EF" w14:textId="42CFFB26" w:rsidR="00704EDE" w:rsidRPr="00AC44D3" w:rsidRDefault="00CB706D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7.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69084378" w14:textId="34AF208C" w:rsidR="00704EDE" w:rsidRPr="00AC44D3" w:rsidRDefault="0027055C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7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03.5</w:t>
            </w:r>
          </w:p>
        </w:tc>
      </w:tr>
      <w:tr w:rsidR="007B34EA" w:rsidRPr="00A16790" w14:paraId="562FC10D" w14:textId="7D11514B" w:rsidTr="00AC44D3">
        <w:trPr>
          <w:trHeight w:val="467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71EA3460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A16790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L</w:t>
            </w:r>
            <w:r w:rsidRPr="00A16790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F-58#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40E84774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2A09FB4B" w14:textId="77777777" w:rsidR="00704EDE" w:rsidRPr="00962019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851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5BFA3107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9.50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2837D002" w14:textId="540CA61A" w:rsidR="00704EDE" w:rsidRPr="00A16790" w:rsidRDefault="009429C2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13721.72</w:t>
            </w:r>
          </w:p>
        </w:tc>
        <w:tc>
          <w:tcPr>
            <w:tcW w:w="1055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003396E0" w14:textId="6347515C" w:rsidR="00704EDE" w:rsidRPr="00A16790" w:rsidRDefault="009429C2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7023.98</w:t>
            </w:r>
          </w:p>
        </w:tc>
        <w:tc>
          <w:tcPr>
            <w:tcW w:w="1638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592B17C3" w14:textId="289EAD38" w:rsidR="00704EDE" w:rsidRPr="00AC44D3" w:rsidRDefault="00CB706D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7.3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C68B05F" w14:textId="24238BF3" w:rsidR="00704EDE" w:rsidRPr="00AC44D3" w:rsidRDefault="0027055C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5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99.3</w:t>
            </w:r>
          </w:p>
        </w:tc>
      </w:tr>
      <w:tr w:rsidR="007B34EA" w:rsidRPr="00A16790" w14:paraId="349BCA3F" w14:textId="7742E561" w:rsidTr="00AC44D3">
        <w:trPr>
          <w:trHeight w:val="458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010DF9FA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A16790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L</w:t>
            </w:r>
            <w:r w:rsidRPr="00A16790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F-64#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103B9D0D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5A04BC29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02B35E55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36368E30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055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65F9A0D4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638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332AE68C" w14:textId="4EB4006D" w:rsidR="00704EDE" w:rsidRPr="00AC44D3" w:rsidRDefault="00CB706D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5.5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5C66B545" w14:textId="26B3A4D6" w:rsidR="00704EDE" w:rsidRPr="00AC44D3" w:rsidRDefault="0027055C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3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780.0</w:t>
            </w:r>
          </w:p>
        </w:tc>
      </w:tr>
      <w:tr w:rsidR="007B34EA" w:rsidRPr="00A16790" w14:paraId="4C70D66C" w14:textId="6B44FBCB" w:rsidTr="00AC44D3">
        <w:trPr>
          <w:trHeight w:val="467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57AA9592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A16790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L</w:t>
            </w:r>
            <w:r w:rsidRPr="00A16790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F-67#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4638F534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1223ACB3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7DA51C93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42463388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055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1A33B343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638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6F775269" w14:textId="448BEDCF" w:rsidR="00704EDE" w:rsidRPr="00AC44D3" w:rsidRDefault="00CB706D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5.9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507C91E2" w14:textId="47033F5E" w:rsidR="00704EDE" w:rsidRPr="00AC44D3" w:rsidRDefault="0027055C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3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321.9</w:t>
            </w:r>
          </w:p>
        </w:tc>
      </w:tr>
      <w:tr w:rsidR="007B34EA" w:rsidRPr="00A16790" w14:paraId="115D6244" w14:textId="55F55DBF" w:rsidTr="00AC44D3">
        <w:trPr>
          <w:trHeight w:val="467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1FDED935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A16790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L</w:t>
            </w:r>
            <w:r w:rsidRPr="00A16790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F-88#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433F9647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7974FB54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17DAC80B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3F3911A8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055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0B6734B3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638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016CC45D" w14:textId="2B82F8E4" w:rsidR="00704EDE" w:rsidRPr="00AC44D3" w:rsidRDefault="00CB706D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6.8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11A4FA3" w14:textId="0C920181" w:rsidR="00704EDE" w:rsidRPr="00AC44D3" w:rsidRDefault="0027055C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8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93.3</w:t>
            </w:r>
          </w:p>
        </w:tc>
      </w:tr>
      <w:tr w:rsidR="007B34EA" w:rsidRPr="00A16790" w14:paraId="433B6B72" w14:textId="296E0598" w:rsidTr="00AC44D3">
        <w:trPr>
          <w:trHeight w:val="467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468F76C3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A16790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L</w:t>
            </w:r>
            <w:r w:rsidRPr="00A16790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F-121#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08CBE931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11BDA1D2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32F59E6D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13CB8ABA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055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0295ADDB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638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0E8E9CD6" w14:textId="499AD4BF" w:rsidR="00704EDE" w:rsidRPr="00AC44D3" w:rsidRDefault="00CB706D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24.4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7CD968D7" w14:textId="2D94E536" w:rsidR="00704EDE" w:rsidRPr="00AC44D3" w:rsidRDefault="000A6C34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8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277.4</w:t>
            </w:r>
          </w:p>
        </w:tc>
      </w:tr>
      <w:tr w:rsidR="007B34EA" w:rsidRPr="00A16790" w14:paraId="73EBD0BB" w14:textId="3B97EB07" w:rsidTr="00AC44D3">
        <w:trPr>
          <w:trHeight w:val="467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5995D9CB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A16790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L</w:t>
            </w:r>
            <w:r w:rsidRPr="00A16790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F-135#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64D1285F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4706A65E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851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65294687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29.66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7B8395D6" w14:textId="69FBC57E" w:rsidR="00704EDE" w:rsidRPr="00A16790" w:rsidRDefault="009429C2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12525.38</w:t>
            </w:r>
          </w:p>
        </w:tc>
        <w:tc>
          <w:tcPr>
            <w:tcW w:w="1055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0218290F" w14:textId="265C0395" w:rsidR="00704EDE" w:rsidRPr="00A16790" w:rsidRDefault="009429C2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9079.70</w:t>
            </w:r>
          </w:p>
        </w:tc>
        <w:tc>
          <w:tcPr>
            <w:tcW w:w="1638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3B6D7AFF" w14:textId="1DDA7ADC" w:rsidR="00704EDE" w:rsidRPr="00AC44D3" w:rsidRDefault="00CB706D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6.1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E204D2D" w14:textId="5784738F" w:rsidR="00704EDE" w:rsidRPr="00AC44D3" w:rsidRDefault="000A6C34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1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002.9</w:t>
            </w:r>
          </w:p>
        </w:tc>
      </w:tr>
      <w:tr w:rsidR="007B34EA" w:rsidRPr="00A16790" w14:paraId="0492AD6B" w14:textId="483D84D3" w:rsidTr="00AC44D3">
        <w:trPr>
          <w:trHeight w:val="458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38B37D30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A16790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L</w:t>
            </w:r>
            <w:r w:rsidRPr="00A16790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F-157#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58D67087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35A7DFEF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04469517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22D24EDA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055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7927BD36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638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14F59E45" w14:textId="6DFF1C4E" w:rsidR="00704EDE" w:rsidRPr="00AC44D3" w:rsidRDefault="00CB706D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5.3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7B1D6572" w14:textId="215B2D0E" w:rsidR="00704EDE" w:rsidRPr="00AC44D3" w:rsidRDefault="000A6C34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4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333.0</w:t>
            </w:r>
          </w:p>
        </w:tc>
      </w:tr>
      <w:tr w:rsidR="007B34EA" w:rsidRPr="00A16790" w14:paraId="211151D9" w14:textId="31C9BB9A" w:rsidTr="00AC44D3">
        <w:trPr>
          <w:trHeight w:val="467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0A138B76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A16790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H</w:t>
            </w:r>
            <w:r w:rsidRPr="00A16790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CC-40</w:t>
            </w:r>
            <w:r w:rsidRPr="00A16790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#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2AD9DA14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028FEB30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851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663E5392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0018FEA8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055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59EE2BC0" w14:textId="7B24A450" w:rsidR="00704EDE" w:rsidRPr="00A16790" w:rsidRDefault="009429C2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1089.</w:t>
            </w:r>
            <w:r w:rsidR="000B1453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47</w:t>
            </w:r>
          </w:p>
        </w:tc>
        <w:tc>
          <w:tcPr>
            <w:tcW w:w="1638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0A2AD9CB" w14:textId="5E45EF27" w:rsidR="00704EDE" w:rsidRPr="00AC44D3" w:rsidRDefault="00CB706D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8.2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32EE015" w14:textId="331FB3C9" w:rsidR="00704EDE" w:rsidRPr="00AC44D3" w:rsidRDefault="000A6C34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87.5</w:t>
            </w:r>
          </w:p>
        </w:tc>
      </w:tr>
      <w:tr w:rsidR="007B34EA" w:rsidRPr="00A16790" w14:paraId="38A81E24" w14:textId="58575700" w:rsidTr="00AC44D3">
        <w:trPr>
          <w:trHeight w:val="467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307DC4EE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A16790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H</w:t>
            </w:r>
            <w:r w:rsidRPr="00A16790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CC-58</w:t>
            </w:r>
            <w:r w:rsidRPr="00A16790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#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63F8A2CB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548A38C3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851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55B063B6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6AEE12E8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055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4A584DA9" w14:textId="5E019A29" w:rsidR="00704EDE" w:rsidRPr="00A16790" w:rsidRDefault="000B1453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1676.02</w:t>
            </w:r>
          </w:p>
        </w:tc>
        <w:tc>
          <w:tcPr>
            <w:tcW w:w="1638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652D40A3" w14:textId="6C6EEAAB" w:rsidR="00704EDE" w:rsidRPr="00AC44D3" w:rsidRDefault="00CB706D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6.5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9B17EE2" w14:textId="265BE57C" w:rsidR="00704EDE" w:rsidRPr="00AC44D3" w:rsidRDefault="000A6C34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9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34.2</w:t>
            </w:r>
          </w:p>
        </w:tc>
      </w:tr>
      <w:tr w:rsidR="007B34EA" w:rsidRPr="00A16790" w14:paraId="72EAE0B4" w14:textId="195D5C73" w:rsidTr="00AC44D3">
        <w:trPr>
          <w:trHeight w:val="467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24992B70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A16790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H</w:t>
            </w:r>
            <w:r w:rsidRPr="00A16790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CC-82</w:t>
            </w:r>
            <w:r w:rsidRPr="00A16790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#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232431CB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3E9704E0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851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42A2CDD5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8.85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7ABF30A7" w14:textId="52F51CE1" w:rsidR="00704EDE" w:rsidRPr="00A16790" w:rsidRDefault="009429C2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20069.02</w:t>
            </w:r>
          </w:p>
        </w:tc>
        <w:tc>
          <w:tcPr>
            <w:tcW w:w="1055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13BA736D" w14:textId="5E2FE446" w:rsidR="00704EDE" w:rsidRPr="00A16790" w:rsidRDefault="000B1453" w:rsidP="00301325">
            <w:pPr>
              <w:tabs>
                <w:tab w:val="left" w:pos="240"/>
              </w:tabs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17167.71</w:t>
            </w:r>
          </w:p>
        </w:tc>
        <w:tc>
          <w:tcPr>
            <w:tcW w:w="1638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1A15E84F" w14:textId="43E54304" w:rsidR="00704EDE" w:rsidRPr="00AC44D3" w:rsidRDefault="00CB706D" w:rsidP="00301325">
            <w:pPr>
              <w:tabs>
                <w:tab w:val="left" w:pos="240"/>
              </w:tabs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6.4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DB07208" w14:textId="4BFFCA1F" w:rsidR="00704EDE" w:rsidRPr="00AC44D3" w:rsidRDefault="000A6C34" w:rsidP="00301325">
            <w:pPr>
              <w:tabs>
                <w:tab w:val="left" w:pos="240"/>
              </w:tabs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99</w:t>
            </w: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6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.9</w:t>
            </w:r>
          </w:p>
        </w:tc>
      </w:tr>
      <w:tr w:rsidR="007B34EA" w:rsidRPr="00A16790" w14:paraId="698110E4" w14:textId="651376F8" w:rsidTr="00AC44D3">
        <w:trPr>
          <w:trHeight w:val="467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37BB5DDD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A16790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H</w:t>
            </w:r>
            <w:r w:rsidRPr="00A16790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CC-107</w:t>
            </w:r>
            <w:r w:rsidRPr="00A16790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#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2A0CC685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4728B0FC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7F1A9720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dashSmallGap" w:sz="12" w:space="0" w:color="5B9BD5" w:themeColor="accent5"/>
            </w:tcBorders>
          </w:tcPr>
          <w:p w14:paraId="3A248FD3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055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27AE6C64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638" w:type="dxa"/>
            <w:tcBorders>
              <w:top w:val="nil"/>
              <w:left w:val="dashSmallGap" w:sz="12" w:space="0" w:color="5B9BD5" w:themeColor="accent5"/>
              <w:bottom w:val="nil"/>
              <w:right w:val="nil"/>
            </w:tcBorders>
          </w:tcPr>
          <w:p w14:paraId="5BA663F6" w14:textId="75F71846" w:rsidR="00704EDE" w:rsidRPr="00AC44D3" w:rsidRDefault="00CB706D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7.6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6C7EEAC" w14:textId="0E40B542" w:rsidR="00704EDE" w:rsidRPr="00AC44D3" w:rsidRDefault="000A6C34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4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92.7</w:t>
            </w:r>
          </w:p>
        </w:tc>
      </w:tr>
      <w:tr w:rsidR="007B34EA" w:rsidRPr="00A16790" w14:paraId="5450B05A" w14:textId="2F1C0983" w:rsidTr="00AC44D3">
        <w:trPr>
          <w:trHeight w:val="458"/>
          <w:jc w:val="center"/>
        </w:trPr>
        <w:tc>
          <w:tcPr>
            <w:tcW w:w="1134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1771EF7F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A16790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H</w:t>
            </w:r>
            <w:r w:rsidRPr="00A16790"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  <w:t>CC-172</w:t>
            </w:r>
            <w:r w:rsidRPr="00A16790"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#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08FD877F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8" w:space="0" w:color="auto"/>
              <w:right w:val="dashSmallGap" w:sz="12" w:space="0" w:color="5B9BD5" w:themeColor="accent5"/>
            </w:tcBorders>
          </w:tcPr>
          <w:p w14:paraId="0143DAFF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nil"/>
              <w:left w:val="dashSmallGap" w:sz="12" w:space="0" w:color="5B9BD5" w:themeColor="accent5"/>
              <w:bottom w:val="single" w:sz="18" w:space="0" w:color="auto"/>
              <w:right w:val="nil"/>
            </w:tcBorders>
          </w:tcPr>
          <w:p w14:paraId="23352388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single" w:sz="18" w:space="0" w:color="auto"/>
              <w:right w:val="dashSmallGap" w:sz="12" w:space="0" w:color="5B9BD5" w:themeColor="accent5"/>
            </w:tcBorders>
          </w:tcPr>
          <w:p w14:paraId="48A0E968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055" w:type="dxa"/>
            <w:tcBorders>
              <w:top w:val="nil"/>
              <w:left w:val="dashSmallGap" w:sz="12" w:space="0" w:color="5B9BD5" w:themeColor="accent5"/>
              <w:bottom w:val="single" w:sz="18" w:space="0" w:color="auto"/>
              <w:right w:val="nil"/>
            </w:tcBorders>
          </w:tcPr>
          <w:p w14:paraId="60270752" w14:textId="77777777" w:rsidR="00704EDE" w:rsidRPr="00A16790" w:rsidRDefault="00704EDE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638" w:type="dxa"/>
            <w:tcBorders>
              <w:top w:val="nil"/>
              <w:left w:val="dashSmallGap" w:sz="12" w:space="0" w:color="5B9BD5" w:themeColor="accent5"/>
              <w:bottom w:val="single" w:sz="18" w:space="0" w:color="auto"/>
              <w:right w:val="nil"/>
            </w:tcBorders>
          </w:tcPr>
          <w:p w14:paraId="0787733D" w14:textId="4605CE80" w:rsidR="00704EDE" w:rsidRPr="00AC44D3" w:rsidRDefault="00CB706D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2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5.8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61A5B5F0" w14:textId="3076FF89" w:rsidR="00704EDE" w:rsidRPr="00AC44D3" w:rsidRDefault="000A6C34" w:rsidP="00301325">
            <w:pPr>
              <w:adjustRightInd w:val="0"/>
              <w:snapToGrid w:val="0"/>
              <w:jc w:val="center"/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</w:pPr>
            <w:r>
              <w:rPr>
                <w:rFonts w:ascii="Arial" w:eastAsia="等线" w:hAnsi="Arial" w:cs="Arial" w:hint="eastAsia"/>
                <w:b/>
                <w:bCs/>
                <w:color w:val="FF0000"/>
                <w:kern w:val="0"/>
                <w:sz w:val="18"/>
                <w:szCs w:val="18"/>
              </w:rPr>
              <w:t>3</w:t>
            </w:r>
            <w:r>
              <w:rPr>
                <w:rFonts w:ascii="Arial" w:eastAsia="等线" w:hAnsi="Arial" w:cs="Arial"/>
                <w:b/>
                <w:bCs/>
                <w:color w:val="FF0000"/>
                <w:kern w:val="0"/>
                <w:sz w:val="18"/>
                <w:szCs w:val="18"/>
              </w:rPr>
              <w:t>007.4</w:t>
            </w:r>
          </w:p>
        </w:tc>
      </w:tr>
    </w:tbl>
    <w:p w14:paraId="3C91F4FA" w14:textId="2AB9E90B" w:rsidR="001C1129" w:rsidRPr="001C1129" w:rsidRDefault="001C1129" w:rsidP="00DC72E8">
      <w:pPr>
        <w:pStyle w:val="EndNoteBibliography"/>
        <w:spacing w:line="480" w:lineRule="auto"/>
        <w:rPr>
          <w:rFonts w:ascii="Times New Roman" w:eastAsiaTheme="minorEastAsia" w:hAnsi="Times New Roman" w:cs="Times New Roman"/>
          <w:b/>
          <w:bCs/>
          <w:noProof w:val="0"/>
          <w:sz w:val="24"/>
          <w:szCs w:val="24"/>
        </w:rPr>
      </w:pPr>
      <w:r w:rsidRPr="001C1129">
        <w:rPr>
          <w:rFonts w:ascii="Times New Roman" w:eastAsiaTheme="minorEastAsia" w:hAnsi="Times New Roman" w:cs="Times New Roman" w:hint="eastAsia"/>
          <w:b/>
          <w:bCs/>
          <w:noProof w:val="0"/>
          <w:sz w:val="24"/>
          <w:szCs w:val="24"/>
        </w:rPr>
        <w:lastRenderedPageBreak/>
        <w:t>R</w:t>
      </w:r>
      <w:r w:rsidRPr="001C1129">
        <w:rPr>
          <w:rFonts w:ascii="Times New Roman" w:eastAsiaTheme="minorEastAsia" w:hAnsi="Times New Roman" w:cs="Times New Roman"/>
          <w:b/>
          <w:bCs/>
          <w:noProof w:val="0"/>
          <w:sz w:val="24"/>
          <w:szCs w:val="24"/>
        </w:rPr>
        <w:t>eference</w:t>
      </w:r>
    </w:p>
    <w:p w14:paraId="60CB003D" w14:textId="4A8B512B" w:rsidR="008D2133" w:rsidRPr="00755DC3" w:rsidRDefault="004473AD" w:rsidP="00DC72E8">
      <w:pPr>
        <w:pStyle w:val="EndNoteBibliography"/>
        <w:spacing w:line="480" w:lineRule="auto"/>
        <w:rPr>
          <w:rFonts w:ascii="Times New Roman" w:hAnsi="Times New Roman" w:cs="Times New Roman"/>
          <w:szCs w:val="20"/>
        </w:rPr>
      </w:pPr>
      <w:r w:rsidRPr="00755DC3">
        <w:rPr>
          <w:rFonts w:ascii="Times New Roman" w:hAnsi="Times New Roman" w:cs="Times New Roman"/>
          <w:szCs w:val="20"/>
        </w:rPr>
        <w:fldChar w:fldCharType="begin"/>
      </w:r>
      <w:r w:rsidRPr="00755DC3">
        <w:rPr>
          <w:rFonts w:ascii="Times New Roman" w:hAnsi="Times New Roman" w:cs="Times New Roman"/>
          <w:szCs w:val="20"/>
        </w:rPr>
        <w:instrText xml:space="preserve"> ADDIN EN.REFLIST </w:instrText>
      </w:r>
      <w:r w:rsidRPr="00755DC3">
        <w:rPr>
          <w:rFonts w:ascii="Times New Roman" w:hAnsi="Times New Roman" w:cs="Times New Roman"/>
          <w:szCs w:val="20"/>
        </w:rPr>
        <w:fldChar w:fldCharType="separate"/>
      </w:r>
      <w:r w:rsidR="008D2133" w:rsidRPr="00755DC3">
        <w:rPr>
          <w:rFonts w:ascii="Times New Roman" w:hAnsi="Times New Roman" w:cs="Times New Roman"/>
          <w:szCs w:val="20"/>
        </w:rPr>
        <w:t>[1] S. Wang, H. Li, Z. Kou, F. Ren</w:t>
      </w:r>
      <w:r w:rsidR="00755DC3" w:rsidRPr="00F95883">
        <w:rPr>
          <w:rFonts w:ascii="Times New Roman" w:hAnsi="Times New Roman" w:cs="Times New Roman"/>
          <w:szCs w:val="20"/>
        </w:rPr>
        <w:t>, et al.</w:t>
      </w:r>
      <w:r w:rsidR="00755DC3">
        <w:rPr>
          <w:rFonts w:ascii="Times New Roman" w:hAnsi="Times New Roman" w:cs="Times New Roman"/>
          <w:szCs w:val="20"/>
        </w:rPr>
        <w:t xml:space="preserve"> </w:t>
      </w:r>
      <w:r w:rsidR="008D2133" w:rsidRPr="00755DC3">
        <w:rPr>
          <w:rFonts w:ascii="Times New Roman" w:hAnsi="Times New Roman" w:cs="Times New Roman"/>
          <w:szCs w:val="20"/>
        </w:rPr>
        <w:t>Highly sensitive and specific detection of hepatitis B virus DNA and drug resistance mutations utilizing the PCR-based CRISPR-Cas13a system, Clin Microbiol Infect, 27 (2021) 443-450.</w:t>
      </w:r>
    </w:p>
    <w:p w14:paraId="6DCC0421" w14:textId="358AEA88" w:rsidR="008D2133" w:rsidRPr="00755DC3" w:rsidRDefault="008D2133" w:rsidP="00DC72E8">
      <w:pPr>
        <w:pStyle w:val="EndNoteBibliography"/>
        <w:spacing w:line="480" w:lineRule="auto"/>
        <w:rPr>
          <w:rFonts w:ascii="Times New Roman" w:hAnsi="Times New Roman" w:cs="Times New Roman"/>
          <w:szCs w:val="20"/>
        </w:rPr>
      </w:pPr>
      <w:r w:rsidRPr="00755DC3">
        <w:rPr>
          <w:rFonts w:ascii="Times New Roman" w:hAnsi="Times New Roman" w:cs="Times New Roman"/>
          <w:szCs w:val="20"/>
        </w:rPr>
        <w:t>[2] N.J. Cho, E.A. Pham, R.J. Hagey</w:t>
      </w:r>
      <w:r w:rsidR="00755DC3" w:rsidRPr="00F95883">
        <w:rPr>
          <w:rFonts w:ascii="Times New Roman" w:hAnsi="Times New Roman" w:cs="Times New Roman"/>
          <w:szCs w:val="20"/>
        </w:rPr>
        <w:t>, et al.</w:t>
      </w:r>
      <w:r w:rsidR="00755DC3">
        <w:rPr>
          <w:rFonts w:ascii="Times New Roman" w:hAnsi="Times New Roman" w:cs="Times New Roman"/>
          <w:szCs w:val="20"/>
        </w:rPr>
        <w:t xml:space="preserve"> </w:t>
      </w:r>
      <w:r w:rsidRPr="00755DC3">
        <w:rPr>
          <w:rFonts w:ascii="Times New Roman" w:hAnsi="Times New Roman" w:cs="Times New Roman"/>
          <w:szCs w:val="20"/>
        </w:rPr>
        <w:t>Reconstitution and Functional Analysis of a Full-Length Hepatitis C Virus NS5B Polymerase on a Supported Lipid Bilayer, ACS Cent Sci, 2 (2016) 456-466.</w:t>
      </w:r>
    </w:p>
    <w:p w14:paraId="7229778B" w14:textId="1148E7E2" w:rsidR="008D2133" w:rsidRPr="00755DC3" w:rsidRDefault="008D2133" w:rsidP="00DC72E8">
      <w:pPr>
        <w:pStyle w:val="EndNoteBibliography"/>
        <w:spacing w:line="480" w:lineRule="auto"/>
        <w:rPr>
          <w:rFonts w:ascii="Times New Roman" w:hAnsi="Times New Roman" w:cs="Times New Roman"/>
          <w:szCs w:val="20"/>
        </w:rPr>
      </w:pPr>
      <w:r w:rsidRPr="00755DC3">
        <w:rPr>
          <w:rFonts w:ascii="Times New Roman" w:hAnsi="Times New Roman" w:cs="Times New Roman"/>
          <w:szCs w:val="20"/>
        </w:rPr>
        <w:t>[3] E. Malatinkova, M. Kiselinova, P. Bonczkowski</w:t>
      </w:r>
      <w:r w:rsidR="00755DC3" w:rsidRPr="00F95883">
        <w:rPr>
          <w:rFonts w:ascii="Times New Roman" w:hAnsi="Times New Roman" w:cs="Times New Roman"/>
          <w:szCs w:val="20"/>
        </w:rPr>
        <w:t>, et al.</w:t>
      </w:r>
      <w:r w:rsidRPr="00755DC3">
        <w:rPr>
          <w:rFonts w:ascii="Times New Roman" w:hAnsi="Times New Roman" w:cs="Times New Roman"/>
          <w:szCs w:val="20"/>
        </w:rPr>
        <w:t xml:space="preserve"> Accurate quantification of episomal HIV-1 two-long terminal repeat circles by use of optimized DNA isolation and droplet digital PCR, J Clin Microbiol, 53 (2015) 699-701.</w:t>
      </w:r>
    </w:p>
    <w:p w14:paraId="16B499D5" w14:textId="12287315" w:rsidR="003B3E27" w:rsidRPr="003B3E27" w:rsidRDefault="004473AD" w:rsidP="0034623D">
      <w:pPr>
        <w:spacing w:line="480" w:lineRule="auto"/>
        <w:rPr>
          <w:rFonts w:ascii="Times New Roman" w:eastAsia="等线" w:hAnsi="Times New Roman" w:cs="Times New Roman"/>
          <w:noProof/>
          <w:sz w:val="20"/>
          <w:szCs w:val="20"/>
        </w:rPr>
      </w:pPr>
      <w:r w:rsidRPr="00755DC3">
        <w:rPr>
          <w:rFonts w:ascii="Times New Roman" w:eastAsia="等线" w:hAnsi="Times New Roman" w:cs="Times New Roman"/>
          <w:noProof/>
          <w:sz w:val="20"/>
          <w:szCs w:val="20"/>
        </w:rPr>
        <w:fldChar w:fldCharType="end"/>
      </w:r>
      <w:bookmarkStart w:id="5" w:name="_Hlk92734364"/>
      <w:r w:rsidR="003B3E27" w:rsidRPr="003B3E27">
        <w:rPr>
          <w:rFonts w:ascii="Times New Roman" w:eastAsia="等线" w:hAnsi="Times New Roman" w:cs="Times New Roman"/>
          <w:noProof/>
          <w:sz w:val="20"/>
          <w:szCs w:val="20"/>
        </w:rPr>
        <w:t xml:space="preserve"> </w:t>
      </w:r>
    </w:p>
    <w:bookmarkEnd w:id="5"/>
    <w:p w14:paraId="10597580" w14:textId="2ED023AD" w:rsidR="003B3E27" w:rsidRPr="00755DC3" w:rsidRDefault="003B3E27" w:rsidP="00DC72E8">
      <w:pPr>
        <w:spacing w:line="480" w:lineRule="auto"/>
        <w:rPr>
          <w:rFonts w:ascii="Times New Roman" w:eastAsia="等线" w:hAnsi="Times New Roman" w:cs="Times New Roman"/>
          <w:noProof/>
          <w:sz w:val="20"/>
          <w:szCs w:val="20"/>
        </w:rPr>
      </w:pPr>
    </w:p>
    <w:sectPr w:rsidR="003B3E27" w:rsidRPr="00755DC3" w:rsidSect="00301325">
      <w:pgSz w:w="11906" w:h="16838"/>
      <w:pgMar w:top="1440" w:right="1841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204B124" w14:textId="77777777" w:rsidR="00633A36" w:rsidRDefault="00633A36" w:rsidP="00876BF9">
      <w:r>
        <w:separator/>
      </w:r>
    </w:p>
  </w:endnote>
  <w:endnote w:type="continuationSeparator" w:id="0">
    <w:p w14:paraId="242C47D8" w14:textId="77777777" w:rsidR="00633A36" w:rsidRDefault="00633A36" w:rsidP="00876BF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dvOT863180fb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C176873" w14:textId="77777777" w:rsidR="00633A36" w:rsidRDefault="00633A36" w:rsidP="00876BF9">
      <w:r>
        <w:separator/>
      </w:r>
    </w:p>
  </w:footnote>
  <w:footnote w:type="continuationSeparator" w:id="0">
    <w:p w14:paraId="2C3312BC" w14:textId="77777777" w:rsidR="00633A36" w:rsidRDefault="00633A36" w:rsidP="00876BF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365277"/>
    <w:multiLevelType w:val="hybridMultilevel"/>
    <w:tmpl w:val="826CD0D2"/>
    <w:lvl w:ilvl="0" w:tplc="BB3ED72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42476547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dv Drug Delivery Rev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2e5arw0x2ware50ahvdttwd0sd5adwza2s&quot;&gt;My EndNote Library&lt;record-ids&gt;&lt;item&gt;366&lt;/item&gt;&lt;item&gt;370&lt;/item&gt;&lt;item&gt;372&lt;/item&gt;&lt;/record-ids&gt;&lt;/item&gt;&lt;/Libraries&gt;"/>
  </w:docVars>
  <w:rsids>
    <w:rsidRoot w:val="004E28A8"/>
    <w:rsid w:val="00007DAF"/>
    <w:rsid w:val="00075EC9"/>
    <w:rsid w:val="0008495F"/>
    <w:rsid w:val="00094EA7"/>
    <w:rsid w:val="000A1870"/>
    <w:rsid w:val="000A6C34"/>
    <w:rsid w:val="000A7C89"/>
    <w:rsid w:val="000B1453"/>
    <w:rsid w:val="000E0AEE"/>
    <w:rsid w:val="000E5E7A"/>
    <w:rsid w:val="000F356C"/>
    <w:rsid w:val="00103037"/>
    <w:rsid w:val="0011657E"/>
    <w:rsid w:val="00131711"/>
    <w:rsid w:val="00131D9C"/>
    <w:rsid w:val="00157033"/>
    <w:rsid w:val="00166A0D"/>
    <w:rsid w:val="001748E9"/>
    <w:rsid w:val="0018104E"/>
    <w:rsid w:val="00186D64"/>
    <w:rsid w:val="00191DD7"/>
    <w:rsid w:val="001B572F"/>
    <w:rsid w:val="001C1129"/>
    <w:rsid w:val="001C6AAE"/>
    <w:rsid w:val="001D468E"/>
    <w:rsid w:val="00205CC0"/>
    <w:rsid w:val="00206D64"/>
    <w:rsid w:val="002304BB"/>
    <w:rsid w:val="00246419"/>
    <w:rsid w:val="00252541"/>
    <w:rsid w:val="00252A84"/>
    <w:rsid w:val="0027055C"/>
    <w:rsid w:val="0027436D"/>
    <w:rsid w:val="0029741D"/>
    <w:rsid w:val="002B2D29"/>
    <w:rsid w:val="002D70D8"/>
    <w:rsid w:val="002D7DFA"/>
    <w:rsid w:val="002E7D68"/>
    <w:rsid w:val="00301325"/>
    <w:rsid w:val="00301993"/>
    <w:rsid w:val="003019B3"/>
    <w:rsid w:val="003072E2"/>
    <w:rsid w:val="003160F4"/>
    <w:rsid w:val="0034623D"/>
    <w:rsid w:val="0035508C"/>
    <w:rsid w:val="003602F8"/>
    <w:rsid w:val="003606D5"/>
    <w:rsid w:val="00360E80"/>
    <w:rsid w:val="0036141F"/>
    <w:rsid w:val="00363753"/>
    <w:rsid w:val="003950A6"/>
    <w:rsid w:val="003B3E27"/>
    <w:rsid w:val="003B7340"/>
    <w:rsid w:val="00406084"/>
    <w:rsid w:val="0041278A"/>
    <w:rsid w:val="00413D17"/>
    <w:rsid w:val="00413FAA"/>
    <w:rsid w:val="00424C85"/>
    <w:rsid w:val="004473AD"/>
    <w:rsid w:val="00452A01"/>
    <w:rsid w:val="00494EFF"/>
    <w:rsid w:val="004A26E8"/>
    <w:rsid w:val="004B5F97"/>
    <w:rsid w:val="004C58FC"/>
    <w:rsid w:val="004E28A8"/>
    <w:rsid w:val="00534E57"/>
    <w:rsid w:val="00562EE6"/>
    <w:rsid w:val="005A3CF9"/>
    <w:rsid w:val="005D0D71"/>
    <w:rsid w:val="005D1227"/>
    <w:rsid w:val="005E6FB0"/>
    <w:rsid w:val="005F215E"/>
    <w:rsid w:val="005F353F"/>
    <w:rsid w:val="00606262"/>
    <w:rsid w:val="006121C4"/>
    <w:rsid w:val="00631C0F"/>
    <w:rsid w:val="00633A36"/>
    <w:rsid w:val="00635126"/>
    <w:rsid w:val="006361F1"/>
    <w:rsid w:val="00641327"/>
    <w:rsid w:val="0064288F"/>
    <w:rsid w:val="006520C2"/>
    <w:rsid w:val="006702EE"/>
    <w:rsid w:val="00670587"/>
    <w:rsid w:val="0068469F"/>
    <w:rsid w:val="006B5B5C"/>
    <w:rsid w:val="006C03C3"/>
    <w:rsid w:val="006D4168"/>
    <w:rsid w:val="006E2A67"/>
    <w:rsid w:val="006E2B12"/>
    <w:rsid w:val="006E3556"/>
    <w:rsid w:val="006E7388"/>
    <w:rsid w:val="006E75E9"/>
    <w:rsid w:val="006F4661"/>
    <w:rsid w:val="006F6815"/>
    <w:rsid w:val="006F7F5D"/>
    <w:rsid w:val="007020F0"/>
    <w:rsid w:val="00704EDE"/>
    <w:rsid w:val="00716C0C"/>
    <w:rsid w:val="00735AD4"/>
    <w:rsid w:val="00755DC3"/>
    <w:rsid w:val="00756C2A"/>
    <w:rsid w:val="0077418D"/>
    <w:rsid w:val="007761B6"/>
    <w:rsid w:val="0078233D"/>
    <w:rsid w:val="00793F60"/>
    <w:rsid w:val="007B34EA"/>
    <w:rsid w:val="007C26D4"/>
    <w:rsid w:val="007D3144"/>
    <w:rsid w:val="007D4559"/>
    <w:rsid w:val="007D491E"/>
    <w:rsid w:val="007E70B8"/>
    <w:rsid w:val="007E7FE5"/>
    <w:rsid w:val="00805F4A"/>
    <w:rsid w:val="008111BE"/>
    <w:rsid w:val="00812DB8"/>
    <w:rsid w:val="00821F23"/>
    <w:rsid w:val="008362B1"/>
    <w:rsid w:val="00837DC3"/>
    <w:rsid w:val="008414EF"/>
    <w:rsid w:val="008448EB"/>
    <w:rsid w:val="0085385C"/>
    <w:rsid w:val="00854EA5"/>
    <w:rsid w:val="00854F99"/>
    <w:rsid w:val="00861454"/>
    <w:rsid w:val="008665D8"/>
    <w:rsid w:val="008739EC"/>
    <w:rsid w:val="00876BF9"/>
    <w:rsid w:val="008805A0"/>
    <w:rsid w:val="008A7D22"/>
    <w:rsid w:val="008B7FDF"/>
    <w:rsid w:val="008C15F8"/>
    <w:rsid w:val="008C5EB8"/>
    <w:rsid w:val="008C6772"/>
    <w:rsid w:val="008C6ABD"/>
    <w:rsid w:val="008D2133"/>
    <w:rsid w:val="008D276E"/>
    <w:rsid w:val="008D2B0F"/>
    <w:rsid w:val="008D5CEA"/>
    <w:rsid w:val="008E51CD"/>
    <w:rsid w:val="0090466A"/>
    <w:rsid w:val="00912324"/>
    <w:rsid w:val="00914597"/>
    <w:rsid w:val="00937AAD"/>
    <w:rsid w:val="009429C2"/>
    <w:rsid w:val="009445DC"/>
    <w:rsid w:val="00946474"/>
    <w:rsid w:val="00951CB0"/>
    <w:rsid w:val="00956D02"/>
    <w:rsid w:val="00962019"/>
    <w:rsid w:val="00984975"/>
    <w:rsid w:val="009A2BD3"/>
    <w:rsid w:val="009B51F3"/>
    <w:rsid w:val="009D7B9F"/>
    <w:rsid w:val="00A16790"/>
    <w:rsid w:val="00A33956"/>
    <w:rsid w:val="00A637F5"/>
    <w:rsid w:val="00AC2714"/>
    <w:rsid w:val="00AC44D3"/>
    <w:rsid w:val="00B03F53"/>
    <w:rsid w:val="00B042FA"/>
    <w:rsid w:val="00B23EF3"/>
    <w:rsid w:val="00B2574B"/>
    <w:rsid w:val="00B50F2B"/>
    <w:rsid w:val="00B53E8F"/>
    <w:rsid w:val="00B70A50"/>
    <w:rsid w:val="00BA3E68"/>
    <w:rsid w:val="00BC2049"/>
    <w:rsid w:val="00BD2036"/>
    <w:rsid w:val="00BE0FDC"/>
    <w:rsid w:val="00BF0EF5"/>
    <w:rsid w:val="00BF1C92"/>
    <w:rsid w:val="00BF1CDD"/>
    <w:rsid w:val="00C1234D"/>
    <w:rsid w:val="00C214B2"/>
    <w:rsid w:val="00C557C4"/>
    <w:rsid w:val="00C601F9"/>
    <w:rsid w:val="00C66822"/>
    <w:rsid w:val="00CA41BD"/>
    <w:rsid w:val="00CA4812"/>
    <w:rsid w:val="00CA7105"/>
    <w:rsid w:val="00CB706D"/>
    <w:rsid w:val="00CC391B"/>
    <w:rsid w:val="00CE6B8A"/>
    <w:rsid w:val="00D206AB"/>
    <w:rsid w:val="00D208EE"/>
    <w:rsid w:val="00D25C00"/>
    <w:rsid w:val="00D42707"/>
    <w:rsid w:val="00D61BEF"/>
    <w:rsid w:val="00D631F7"/>
    <w:rsid w:val="00D80A36"/>
    <w:rsid w:val="00DA61C3"/>
    <w:rsid w:val="00DA7823"/>
    <w:rsid w:val="00DB37A5"/>
    <w:rsid w:val="00DC72E8"/>
    <w:rsid w:val="00DC7689"/>
    <w:rsid w:val="00DD4A84"/>
    <w:rsid w:val="00DF7139"/>
    <w:rsid w:val="00E01A20"/>
    <w:rsid w:val="00E500D7"/>
    <w:rsid w:val="00E515AE"/>
    <w:rsid w:val="00E9212D"/>
    <w:rsid w:val="00E93A01"/>
    <w:rsid w:val="00EA36E7"/>
    <w:rsid w:val="00EB3BB0"/>
    <w:rsid w:val="00EB3C5C"/>
    <w:rsid w:val="00F113F1"/>
    <w:rsid w:val="00F17E2D"/>
    <w:rsid w:val="00F32044"/>
    <w:rsid w:val="00F37683"/>
    <w:rsid w:val="00F601F0"/>
    <w:rsid w:val="00F757F5"/>
    <w:rsid w:val="00F7762E"/>
    <w:rsid w:val="00F80A6C"/>
    <w:rsid w:val="00F83D32"/>
    <w:rsid w:val="00FC30CF"/>
    <w:rsid w:val="00FD0E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5C7D814"/>
  <w15:chartTrackingRefBased/>
  <w15:docId w15:val="{B7267236-A218-4F35-AE45-DED1036D26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876BF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876BF9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876BF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876BF9"/>
    <w:rPr>
      <w:sz w:val="18"/>
      <w:szCs w:val="18"/>
    </w:rPr>
  </w:style>
  <w:style w:type="paragraph" w:styleId="a7">
    <w:name w:val="List Paragraph"/>
    <w:basedOn w:val="a"/>
    <w:link w:val="a8"/>
    <w:uiPriority w:val="34"/>
    <w:qFormat/>
    <w:rsid w:val="00876BF9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4473AD"/>
    <w:pPr>
      <w:jc w:val="center"/>
    </w:pPr>
    <w:rPr>
      <w:rFonts w:ascii="等线" w:eastAsia="等线" w:hAnsi="等线"/>
      <w:noProof/>
      <w:sz w:val="20"/>
    </w:rPr>
  </w:style>
  <w:style w:type="character" w:customStyle="1" w:styleId="a8">
    <w:name w:val="列表段落 字符"/>
    <w:basedOn w:val="a0"/>
    <w:link w:val="a7"/>
    <w:uiPriority w:val="34"/>
    <w:rsid w:val="004473AD"/>
  </w:style>
  <w:style w:type="character" w:customStyle="1" w:styleId="EndNoteBibliographyTitle0">
    <w:name w:val="EndNote Bibliography Title 字符"/>
    <w:basedOn w:val="a8"/>
    <w:link w:val="EndNoteBibliographyTitle"/>
    <w:rsid w:val="004473AD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4473AD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8"/>
    <w:link w:val="EndNoteBibliography"/>
    <w:rsid w:val="004473AD"/>
    <w:rPr>
      <w:rFonts w:ascii="等线" w:eastAsia="等线" w:hAnsi="等线"/>
      <w:noProof/>
      <w:sz w:val="20"/>
    </w:rPr>
  </w:style>
  <w:style w:type="table" w:styleId="a9">
    <w:name w:val="Table Grid"/>
    <w:basedOn w:val="a1"/>
    <w:uiPriority w:val="39"/>
    <w:rsid w:val="006E2B1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a">
    <w:name w:val="Normal (Web)"/>
    <w:basedOn w:val="a"/>
    <w:uiPriority w:val="99"/>
    <w:semiHidden/>
    <w:unhideWhenUsed/>
    <w:rsid w:val="006520C2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8773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2746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4172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298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5136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8389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6674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783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639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55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531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896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4</TotalTime>
  <Pages>6</Pages>
  <Words>967</Words>
  <Characters>5513</Characters>
  <Application>Microsoft Office Word</Application>
  <DocSecurity>0</DocSecurity>
  <Lines>45</Lines>
  <Paragraphs>12</Paragraphs>
  <ScaleCrop>false</ScaleCrop>
  <Company/>
  <LinksUpToDate>false</LinksUpToDate>
  <CharactersWithSpaces>64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ll</dc:creator>
  <cp:keywords/>
  <dc:description/>
  <cp:lastModifiedBy> </cp:lastModifiedBy>
  <cp:revision>44</cp:revision>
  <dcterms:created xsi:type="dcterms:W3CDTF">2022-01-10T09:45:00Z</dcterms:created>
  <dcterms:modified xsi:type="dcterms:W3CDTF">2022-05-17T02:30:00Z</dcterms:modified>
</cp:coreProperties>
</file>